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F454E" w14:textId="77777777" w:rsidR="00096BC7" w:rsidRPr="00325603" w:rsidRDefault="00096BC7" w:rsidP="00096BC7">
      <w:pPr>
        <w:tabs>
          <w:tab w:val="left" w:pos="3261"/>
        </w:tabs>
        <w:spacing w:line="276" w:lineRule="auto"/>
        <w:rPr>
          <w:rFonts w:ascii="Times New Roman" w:eastAsia="Times New Roman" w:hAnsi="Times New Roman" w:cs="Times New Roman"/>
          <w:b/>
          <w:color w:val="000000"/>
          <w:highlight w:val="white"/>
        </w:rPr>
      </w:pPr>
      <w:r w:rsidRPr="00325603">
        <w:rPr>
          <w:rFonts w:ascii="Times New Roman" w:eastAsia="Times New Roman" w:hAnsi="Times New Roman" w:cs="Times New Roman"/>
          <w:b/>
          <w:color w:val="000000"/>
          <w:highlight w:val="white"/>
        </w:rPr>
        <w:t>Global metagenomics reveals plastid diversity and unexplored algal lineages</w:t>
      </w:r>
    </w:p>
    <w:p w14:paraId="38C29ABA" w14:textId="77777777" w:rsidR="00096BC7" w:rsidRPr="00325603" w:rsidRDefault="00096BC7" w:rsidP="00096BC7">
      <w:pPr>
        <w:tabs>
          <w:tab w:val="left" w:pos="3261"/>
        </w:tabs>
        <w:spacing w:line="276" w:lineRule="auto"/>
        <w:rPr>
          <w:rFonts w:ascii="Times New Roman" w:eastAsia="Times New Roman" w:hAnsi="Times New Roman" w:cs="Times New Roman"/>
          <w:b/>
          <w:color w:val="000000"/>
        </w:rPr>
      </w:pPr>
    </w:p>
    <w:p w14:paraId="1CB69FCC" w14:textId="7078116F" w:rsidR="00096BC7" w:rsidRPr="00325603" w:rsidRDefault="00096BC7" w:rsidP="00096BC7">
      <w:pPr>
        <w:tabs>
          <w:tab w:val="left" w:pos="3261"/>
        </w:tabs>
        <w:spacing w:line="276" w:lineRule="auto"/>
        <w:rPr>
          <w:rFonts w:ascii="Times New Roman" w:eastAsia="Times New Roman" w:hAnsi="Times New Roman" w:cs="Times New Roman"/>
          <w:color w:val="000000"/>
        </w:rPr>
      </w:pPr>
      <w:r w:rsidRPr="00325603">
        <w:rPr>
          <w:rFonts w:ascii="Times New Roman" w:eastAsia="Times New Roman" w:hAnsi="Times New Roman" w:cs="Times New Roman"/>
          <w:color w:val="000000"/>
        </w:rPr>
        <w:t>Bikash Shrestha*</w:t>
      </w:r>
      <w:r w:rsidRPr="00325603">
        <w:rPr>
          <w:rFonts w:ascii="Times New Roman" w:eastAsia="Times New Roman" w:hAnsi="Times New Roman" w:cs="Times New Roman"/>
          <w:color w:val="000000"/>
          <w:vertAlign w:val="superscript"/>
        </w:rPr>
        <w:t>1</w:t>
      </w:r>
      <w:r w:rsidRPr="00325603">
        <w:rPr>
          <w:rFonts w:ascii="Times New Roman" w:eastAsia="Times New Roman" w:hAnsi="Times New Roman" w:cs="Times New Roman"/>
          <w:color w:val="000000"/>
        </w:rPr>
        <w:t>, Miguel F. Romero</w:t>
      </w:r>
      <w:r w:rsidR="00BB0DF9">
        <w:rPr>
          <w:rFonts w:ascii="Times New Roman" w:eastAsia="Times New Roman" w:hAnsi="Times New Roman" w:cs="Times New Roman"/>
          <w:color w:val="000000"/>
          <w:vertAlign w:val="superscript"/>
        </w:rPr>
        <w:t>1</w:t>
      </w:r>
      <w:r w:rsidRPr="00325603">
        <w:rPr>
          <w:rFonts w:ascii="Times New Roman" w:eastAsia="Times New Roman" w:hAnsi="Times New Roman" w:cs="Times New Roman"/>
          <w:color w:val="000000"/>
        </w:rPr>
        <w:t>, Juan C. Villada</w:t>
      </w:r>
      <w:r w:rsidRPr="00325603">
        <w:rPr>
          <w:rFonts w:ascii="Times New Roman" w:eastAsia="Times New Roman" w:hAnsi="Times New Roman" w:cs="Times New Roman"/>
          <w:color w:val="000000"/>
          <w:vertAlign w:val="superscript"/>
        </w:rPr>
        <w:t>1</w:t>
      </w:r>
      <w:r w:rsidRPr="00325603">
        <w:rPr>
          <w:rFonts w:ascii="Times New Roman" w:eastAsia="Times New Roman" w:hAnsi="Times New Roman" w:cs="Times New Roman"/>
          <w:color w:val="000000"/>
        </w:rPr>
        <w:t xml:space="preserve">, </w:t>
      </w:r>
      <w:r w:rsidRPr="00325603">
        <w:rPr>
          <w:rFonts w:ascii="Times New Roman" w:eastAsia="Times New Roman" w:hAnsi="Times New Roman" w:cs="Times New Roman"/>
        </w:rPr>
        <w:t>Plastid MAG C</w:t>
      </w:r>
      <w:r w:rsidRPr="00325603">
        <w:rPr>
          <w:rFonts w:ascii="Times New Roman" w:eastAsia="Times New Roman" w:hAnsi="Times New Roman" w:cs="Times New Roman"/>
          <w:color w:val="000000"/>
        </w:rPr>
        <w:t>onsortium</w:t>
      </w:r>
      <w:r w:rsidRPr="00325603">
        <w:rPr>
          <w:rFonts w:ascii="Times New Roman" w:eastAsia="Times New Roman" w:hAnsi="Times New Roman" w:cs="Times New Roman"/>
        </w:rPr>
        <w:t xml:space="preserve">, </w:t>
      </w:r>
      <w:r w:rsidRPr="00325603">
        <w:rPr>
          <w:rFonts w:ascii="Times New Roman" w:eastAsia="Times New Roman" w:hAnsi="Times New Roman" w:cs="Times New Roman"/>
          <w:color w:val="000000"/>
        </w:rPr>
        <w:t>Crysten Blaby-Haas*</w:t>
      </w:r>
      <w:r w:rsidRPr="00325603">
        <w:rPr>
          <w:rFonts w:ascii="Times New Roman" w:eastAsia="Times New Roman" w:hAnsi="Times New Roman" w:cs="Times New Roman"/>
          <w:color w:val="000000"/>
          <w:vertAlign w:val="superscript"/>
        </w:rPr>
        <w:t>1</w:t>
      </w:r>
      <w:r w:rsidR="00BB0DF9">
        <w:rPr>
          <w:rFonts w:ascii="Times New Roman" w:eastAsia="Times New Roman" w:hAnsi="Times New Roman" w:cs="Times New Roman"/>
          <w:color w:val="000000"/>
          <w:vertAlign w:val="superscript"/>
        </w:rPr>
        <w:t>,2</w:t>
      </w:r>
      <w:r w:rsidRPr="00325603">
        <w:rPr>
          <w:rFonts w:ascii="Times New Roman" w:eastAsia="Times New Roman" w:hAnsi="Times New Roman" w:cs="Times New Roman"/>
          <w:color w:val="000000"/>
        </w:rPr>
        <w:t>, Frederik Schulz</w:t>
      </w:r>
      <w:r w:rsidRPr="00325603">
        <w:rPr>
          <w:rFonts w:ascii="Times New Roman" w:eastAsia="Times New Roman" w:hAnsi="Times New Roman" w:cs="Times New Roman"/>
          <w:color w:val="000000"/>
          <w:vertAlign w:val="superscript"/>
        </w:rPr>
        <w:t>1</w:t>
      </w:r>
      <w:r w:rsidRPr="00325603">
        <w:rPr>
          <w:rFonts w:ascii="Times New Roman" w:eastAsia="Times New Roman" w:hAnsi="Times New Roman" w:cs="Times New Roman"/>
          <w:color w:val="000000"/>
        </w:rPr>
        <w:t>*</w:t>
      </w:r>
    </w:p>
    <w:p w14:paraId="251D20DD" w14:textId="77777777" w:rsidR="00096BC7" w:rsidRPr="00325603" w:rsidRDefault="00096BC7" w:rsidP="00096BC7">
      <w:pPr>
        <w:tabs>
          <w:tab w:val="left" w:pos="3261"/>
        </w:tabs>
        <w:spacing w:line="276" w:lineRule="auto"/>
        <w:rPr>
          <w:rFonts w:ascii="Times New Roman" w:eastAsia="Times New Roman" w:hAnsi="Times New Roman" w:cs="Times New Roman"/>
          <w:color w:val="000000"/>
        </w:rPr>
      </w:pPr>
    </w:p>
    <w:p w14:paraId="69828A43" w14:textId="77777777" w:rsidR="00096BC7" w:rsidRDefault="00096BC7" w:rsidP="00096BC7">
      <w:pPr>
        <w:numPr>
          <w:ilvl w:val="0"/>
          <w:numId w:val="1"/>
        </w:numPr>
        <w:pBdr>
          <w:top w:val="nil"/>
          <w:left w:val="nil"/>
          <w:bottom w:val="nil"/>
          <w:right w:val="nil"/>
          <w:between w:val="nil"/>
        </w:pBdr>
        <w:tabs>
          <w:tab w:val="left" w:pos="3261"/>
        </w:tabs>
        <w:spacing w:line="276" w:lineRule="auto"/>
        <w:ind w:left="360"/>
        <w:rPr>
          <w:rFonts w:ascii="Times New Roman" w:eastAsia="Times New Roman" w:hAnsi="Times New Roman" w:cs="Times New Roman"/>
          <w:color w:val="000000"/>
        </w:rPr>
      </w:pPr>
      <w:r w:rsidRPr="00325603">
        <w:rPr>
          <w:rFonts w:ascii="Times New Roman" w:eastAsia="Times New Roman" w:hAnsi="Times New Roman" w:cs="Times New Roman"/>
          <w:color w:val="000000"/>
        </w:rPr>
        <w:t>US Department of Energy Joint Genome Institute (JGI), Lawrence Berkeley National Laboratory, Berkeley, CA 94720, USA</w:t>
      </w:r>
    </w:p>
    <w:p w14:paraId="11EAF883" w14:textId="57A488F4" w:rsidR="00BB0DF9" w:rsidRPr="00BB0DF9" w:rsidRDefault="00BB0DF9" w:rsidP="00BB0DF9">
      <w:pPr>
        <w:numPr>
          <w:ilvl w:val="0"/>
          <w:numId w:val="1"/>
        </w:numPr>
        <w:pBdr>
          <w:top w:val="nil"/>
          <w:left w:val="nil"/>
          <w:bottom w:val="nil"/>
          <w:right w:val="nil"/>
          <w:between w:val="nil"/>
        </w:pBdr>
        <w:tabs>
          <w:tab w:val="left" w:pos="3261"/>
        </w:tabs>
        <w:spacing w:line="276" w:lineRule="auto"/>
        <w:ind w:left="360"/>
        <w:rPr>
          <w:rFonts w:ascii="Times New Roman" w:eastAsia="Times New Roman" w:hAnsi="Times New Roman" w:cs="Times New Roman"/>
          <w:color w:val="000000"/>
        </w:rPr>
      </w:pPr>
      <w:r w:rsidRPr="007E25F7">
        <w:rPr>
          <w:rFonts w:ascii="Times New Roman" w:hAnsi="Times New Roman" w:cs="Times New Roman"/>
          <w:color w:val="000000"/>
        </w:rPr>
        <w:t>Molecular Foundry, Lawrence Berkeley National Laboratory, Berkeley, CA</w:t>
      </w:r>
      <w:r>
        <w:rPr>
          <w:rFonts w:ascii="Times New Roman" w:hAnsi="Times New Roman" w:cs="Times New Roman"/>
          <w:color w:val="000000"/>
        </w:rPr>
        <w:t xml:space="preserve"> </w:t>
      </w:r>
      <w:r w:rsidRPr="004331F0">
        <w:rPr>
          <w:rFonts w:ascii="Times New Roman" w:eastAsia="Times New Roman" w:hAnsi="Times New Roman" w:cs="Times New Roman"/>
          <w:color w:val="000000"/>
        </w:rPr>
        <w:t>94720</w:t>
      </w:r>
      <w:r w:rsidRPr="007E25F7">
        <w:rPr>
          <w:rFonts w:ascii="Times New Roman" w:hAnsi="Times New Roman" w:cs="Times New Roman"/>
          <w:color w:val="000000"/>
        </w:rPr>
        <w:t>, USA</w:t>
      </w:r>
    </w:p>
    <w:p w14:paraId="69F32135" w14:textId="77777777" w:rsidR="00731BA5" w:rsidRDefault="00731BA5" w:rsidP="006F2E33">
      <w:pPr>
        <w:tabs>
          <w:tab w:val="left" w:pos="3261"/>
        </w:tabs>
        <w:spacing w:line="276" w:lineRule="auto"/>
        <w:rPr>
          <w:rFonts w:ascii="Times New Roman" w:eastAsia="Times New Roman" w:hAnsi="Times New Roman" w:cs="Times New Roman"/>
          <w:b/>
          <w:color w:val="000000"/>
        </w:rPr>
      </w:pPr>
    </w:p>
    <w:p w14:paraId="37E0D870" w14:textId="77777777" w:rsidR="006F2E33" w:rsidRDefault="006F2E33" w:rsidP="006F2E33">
      <w:pPr>
        <w:tabs>
          <w:tab w:val="left" w:pos="3261"/>
        </w:tabs>
        <w:spacing w:line="276" w:lineRule="auto"/>
        <w:rPr>
          <w:rFonts w:ascii="Times New Roman" w:eastAsia="Times New Roman" w:hAnsi="Times New Roman" w:cs="Times New Roman"/>
          <w:color w:val="000000"/>
        </w:rPr>
      </w:pPr>
    </w:p>
    <w:p w14:paraId="6AC22308" w14:textId="2B267414" w:rsidR="00551CC9" w:rsidRDefault="006D2B8D" w:rsidP="006F2E33">
      <w:pPr>
        <w:tabs>
          <w:tab w:val="left" w:pos="3261"/>
        </w:tabs>
        <w:spacing w:line="276"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AND DISCUSSION</w:t>
      </w:r>
    </w:p>
    <w:p w14:paraId="069EC789" w14:textId="25A033CC" w:rsidR="00EA25B5" w:rsidRPr="00EA25B5" w:rsidRDefault="00EA25B5" w:rsidP="006F2E33">
      <w:pPr>
        <w:tabs>
          <w:tab w:val="left" w:pos="3261"/>
        </w:tabs>
        <w:spacing w:line="276" w:lineRule="auto"/>
        <w:rPr>
          <w:rFonts w:ascii="Times New Roman" w:eastAsia="Times New Roman" w:hAnsi="Times New Roman" w:cs="Times New Roman"/>
          <w:b/>
          <w:bCs/>
          <w:i/>
          <w:iCs/>
          <w:color w:val="000000"/>
        </w:rPr>
      </w:pPr>
      <w:r w:rsidRPr="00EA25B5">
        <w:rPr>
          <w:rFonts w:ascii="Times New Roman" w:eastAsia="Times New Roman" w:hAnsi="Times New Roman" w:cs="Times New Roman"/>
          <w:b/>
          <w:bCs/>
          <w:i/>
          <w:iCs/>
          <w:color w:val="000000"/>
        </w:rPr>
        <w:t>Expanding t</w:t>
      </w:r>
      <w:r w:rsidR="00352382">
        <w:rPr>
          <w:rFonts w:ascii="Times New Roman" w:eastAsia="Times New Roman" w:hAnsi="Times New Roman" w:cs="Times New Roman"/>
          <w:b/>
          <w:bCs/>
          <w:i/>
          <w:iCs/>
          <w:color w:val="000000"/>
        </w:rPr>
        <w:t>he</w:t>
      </w:r>
      <w:r w:rsidRPr="00EA25B5">
        <w:rPr>
          <w:rFonts w:ascii="Times New Roman" w:eastAsia="Times New Roman" w:hAnsi="Times New Roman" w:cs="Times New Roman"/>
          <w:b/>
          <w:bCs/>
          <w:i/>
          <w:iCs/>
          <w:color w:val="000000"/>
        </w:rPr>
        <w:t xml:space="preserve"> cyanobacterial </w:t>
      </w:r>
      <w:r w:rsidR="00352382">
        <w:rPr>
          <w:rFonts w:ascii="Times New Roman" w:eastAsia="Times New Roman" w:hAnsi="Times New Roman" w:cs="Times New Roman"/>
          <w:b/>
          <w:bCs/>
          <w:i/>
          <w:iCs/>
          <w:color w:val="000000"/>
        </w:rPr>
        <w:t>taxonomy to explore plastid evolution</w:t>
      </w:r>
    </w:p>
    <w:p w14:paraId="2FDE4440" w14:textId="367FEE6C" w:rsidR="00EA25B5" w:rsidRDefault="00E13000" w:rsidP="00E13000">
      <w:pPr>
        <w:rPr>
          <w:rFonts w:ascii="Times New Roman" w:eastAsia="Times New Roman" w:hAnsi="Times New Roman" w:cs="Times New Roman"/>
          <w:color w:val="000000"/>
        </w:rPr>
      </w:pPr>
      <w:r w:rsidRPr="00AF05FF">
        <w:rPr>
          <w:rFonts w:ascii="Times New Roman" w:eastAsia="Times New Roman" w:hAnsi="Times New Roman" w:cs="Times New Roman"/>
          <w:color w:val="000000"/>
        </w:rPr>
        <w:t xml:space="preserve">Our initial phylogenetic reconstruction included 1,973 genomes/MAGs </w:t>
      </w:r>
      <w:r>
        <w:rPr>
          <w:rFonts w:ascii="Times New Roman" w:eastAsia="Times New Roman" w:hAnsi="Times New Roman" w:cs="Times New Roman"/>
          <w:color w:val="000000"/>
        </w:rPr>
        <w:t>associated with Cyanobacteriota</w:t>
      </w:r>
      <w:r w:rsidR="00FB759A">
        <w:rPr>
          <w:rFonts w:ascii="Times New Roman" w:eastAsia="Times New Roman" w:hAnsi="Times New Roman" w:cs="Times New Roman"/>
          <w:color w:val="000000"/>
        </w:rPr>
        <w:t xml:space="preserve">, using </w:t>
      </w:r>
      <w:r w:rsidRPr="00AF05FF">
        <w:rPr>
          <w:rFonts w:ascii="Times New Roman" w:eastAsia="Times New Roman" w:hAnsi="Times New Roman" w:cs="Times New Roman"/>
          <w:color w:val="000000"/>
        </w:rPr>
        <w:t xml:space="preserve">four </w:t>
      </w:r>
      <w:proofErr w:type="spellStart"/>
      <w:r w:rsidRPr="00AF05FF">
        <w:rPr>
          <w:rFonts w:ascii="Times New Roman" w:eastAsia="Times New Roman" w:hAnsi="Times New Roman" w:cs="Times New Roman"/>
          <w:color w:val="000000"/>
        </w:rPr>
        <w:t>Margulisbacteria</w:t>
      </w:r>
      <w:proofErr w:type="spellEnd"/>
      <w:r w:rsidRPr="00AF05FF">
        <w:rPr>
          <w:rFonts w:ascii="Times New Roman" w:eastAsia="Times New Roman" w:hAnsi="Times New Roman" w:cs="Times New Roman"/>
          <w:color w:val="000000"/>
        </w:rPr>
        <w:t xml:space="preserve"> species as an outgroup (Supplementary Fig</w:t>
      </w:r>
      <w:r>
        <w:rPr>
          <w:rFonts w:ascii="Times New Roman" w:eastAsia="Times New Roman" w:hAnsi="Times New Roman" w:cs="Times New Roman"/>
          <w:color w:val="000000"/>
        </w:rPr>
        <w:t>.</w:t>
      </w:r>
      <w:r w:rsidRPr="00AF05FF">
        <w:rPr>
          <w:rFonts w:ascii="Times New Roman" w:eastAsia="Times New Roman" w:hAnsi="Times New Roman" w:cs="Times New Roman"/>
          <w:color w:val="000000"/>
        </w:rPr>
        <w:t xml:space="preserve"> S1). This dataset was dereplicated to reduce representative cyanobacterial dataset without collapsing and mixing taxonomic orders. Through dereplication, the original dataset was reduced from 1,973 to 259 genomes/MAGs, </w:t>
      </w:r>
      <w:r w:rsidR="00FB759A">
        <w:rPr>
          <w:rFonts w:ascii="Times New Roman" w:eastAsia="Times New Roman" w:hAnsi="Times New Roman" w:cs="Times New Roman"/>
          <w:color w:val="000000"/>
        </w:rPr>
        <w:t xml:space="preserve">comprising </w:t>
      </w:r>
      <w:r w:rsidRPr="00AF05FF">
        <w:rPr>
          <w:rFonts w:ascii="Times New Roman" w:eastAsia="Times New Roman" w:hAnsi="Times New Roman" w:cs="Times New Roman"/>
          <w:color w:val="000000"/>
        </w:rPr>
        <w:t xml:space="preserve">16, 96, and 147 from the three </w:t>
      </w:r>
      <w:r w:rsidR="00CF4C3A">
        <w:rPr>
          <w:rFonts w:ascii="Times New Roman" w:eastAsia="Times New Roman" w:hAnsi="Times New Roman" w:cs="Times New Roman"/>
          <w:color w:val="000000"/>
        </w:rPr>
        <w:t>clades</w:t>
      </w:r>
      <w:r w:rsidRPr="00AF05FF">
        <w:rPr>
          <w:rFonts w:ascii="Times New Roman" w:eastAsia="Times New Roman" w:hAnsi="Times New Roman" w:cs="Times New Roman"/>
          <w:color w:val="000000"/>
        </w:rPr>
        <w:t xml:space="preserve"> Sericytochromatia, Vampirovibrionia, and Cyanobacteria, respectively.</w:t>
      </w:r>
      <w:r>
        <w:rPr>
          <w:rFonts w:ascii="Times New Roman" w:eastAsia="Times New Roman" w:hAnsi="Times New Roman" w:cs="Times New Roman"/>
          <w:color w:val="000000"/>
        </w:rPr>
        <w:t xml:space="preserve"> </w:t>
      </w:r>
      <w:r w:rsidR="00FB759A">
        <w:rPr>
          <w:rFonts w:ascii="Times New Roman" w:eastAsia="Times New Roman" w:hAnsi="Times New Roman" w:cs="Times New Roman"/>
          <w:color w:val="000000"/>
        </w:rPr>
        <w:t>T</w:t>
      </w:r>
      <w:r w:rsidR="00FB759A" w:rsidRPr="00AF05FF">
        <w:rPr>
          <w:rFonts w:ascii="Times New Roman" w:eastAsia="Times New Roman" w:hAnsi="Times New Roman" w:cs="Times New Roman"/>
          <w:color w:val="000000"/>
        </w:rPr>
        <w:t xml:space="preserve">he phylogenetic relationships </w:t>
      </w:r>
      <w:r w:rsidR="00FB759A">
        <w:rPr>
          <w:rFonts w:ascii="Times New Roman" w:eastAsia="Times New Roman" w:hAnsi="Times New Roman" w:cs="Times New Roman"/>
          <w:color w:val="000000"/>
        </w:rPr>
        <w:t>b</w:t>
      </w:r>
      <w:r w:rsidRPr="00AF05FF">
        <w:rPr>
          <w:rFonts w:ascii="Times New Roman" w:eastAsia="Times New Roman" w:hAnsi="Times New Roman" w:cs="Times New Roman"/>
          <w:color w:val="000000"/>
        </w:rPr>
        <w:t>etween the original and the dereplicated dataset were nearly identical</w:t>
      </w:r>
      <w:r w:rsidR="00FB759A">
        <w:rPr>
          <w:rFonts w:ascii="Times New Roman" w:eastAsia="Times New Roman" w:hAnsi="Times New Roman" w:cs="Times New Roman"/>
          <w:color w:val="000000"/>
        </w:rPr>
        <w:t>,</w:t>
      </w:r>
      <w:r w:rsidRPr="00AF05FF">
        <w:rPr>
          <w:rFonts w:ascii="Times New Roman" w:eastAsia="Times New Roman" w:hAnsi="Times New Roman" w:cs="Times New Roman"/>
          <w:color w:val="000000"/>
        </w:rPr>
        <w:t xml:space="preserve"> except the order FACHB-261 branched off prior to Gloeomargaritales in the dereplicated tree (Fig. 1A, Supplementary Fig. S1).</w:t>
      </w:r>
      <w:r>
        <w:rPr>
          <w:rFonts w:ascii="Times New Roman" w:eastAsia="Times New Roman" w:hAnsi="Times New Roman" w:cs="Times New Roman"/>
          <w:color w:val="000000"/>
        </w:rPr>
        <w:t xml:space="preserve"> Our phylogenetic analysis strongly supports monophyly of three major clades within Cyanobacteriota, </w:t>
      </w:r>
      <w:r w:rsidR="00360E53">
        <w:rPr>
          <w:rFonts w:ascii="Times New Roman" w:eastAsia="Times New Roman" w:hAnsi="Times New Roman" w:cs="Times New Roman"/>
          <w:color w:val="000000"/>
        </w:rPr>
        <w:t xml:space="preserve">placing </w:t>
      </w:r>
      <w:r w:rsidR="00360E53" w:rsidRPr="005F2F44">
        <w:rPr>
          <w:rFonts w:ascii="Times New Roman" w:eastAsia="Times New Roman" w:hAnsi="Times New Roman" w:cs="Times New Roman"/>
          <w:color w:val="000000"/>
        </w:rPr>
        <w:t>Sericytochromatia</w:t>
      </w:r>
      <w:r w:rsidR="00360E53">
        <w:rPr>
          <w:rFonts w:ascii="Times New Roman" w:eastAsia="Times New Roman" w:hAnsi="Times New Roman" w:cs="Times New Roman"/>
          <w:color w:val="000000"/>
        </w:rPr>
        <w:t xml:space="preserve"> a</w:t>
      </w:r>
      <w:r w:rsidR="006474EE">
        <w:rPr>
          <w:rFonts w:ascii="Times New Roman" w:eastAsia="Times New Roman" w:hAnsi="Times New Roman" w:cs="Times New Roman"/>
          <w:color w:val="000000"/>
        </w:rPr>
        <w:t>t</w:t>
      </w:r>
      <w:r w:rsidR="00360E53">
        <w:rPr>
          <w:rFonts w:ascii="Times New Roman" w:eastAsia="Times New Roman" w:hAnsi="Times New Roman" w:cs="Times New Roman"/>
          <w:color w:val="000000"/>
        </w:rPr>
        <w:t xml:space="preserve"> the base</w:t>
      </w:r>
      <w:r w:rsidR="00FB759A">
        <w:rPr>
          <w:rFonts w:ascii="Times New Roman" w:eastAsia="Times New Roman" w:hAnsi="Times New Roman" w:cs="Times New Roman"/>
          <w:color w:val="000000"/>
        </w:rPr>
        <w:t xml:space="preserve"> </w:t>
      </w:r>
      <w:r w:rsidR="00360E53">
        <w:rPr>
          <w:rFonts w:ascii="Times New Roman" w:eastAsia="Times New Roman" w:hAnsi="Times New Roman" w:cs="Times New Roman"/>
          <w:color w:val="000000"/>
        </w:rPr>
        <w:t xml:space="preserve">and </w:t>
      </w:r>
      <w:r w:rsidR="00FB759A">
        <w:rPr>
          <w:rFonts w:ascii="Times New Roman" w:eastAsia="Times New Roman" w:hAnsi="Times New Roman" w:cs="Times New Roman"/>
          <w:color w:val="000000"/>
        </w:rPr>
        <w:t xml:space="preserve">the </w:t>
      </w:r>
      <w:r w:rsidR="00360E53">
        <w:rPr>
          <w:rFonts w:ascii="Times New Roman" w:eastAsia="Times New Roman" w:hAnsi="Times New Roman" w:cs="Times New Roman"/>
          <w:color w:val="000000"/>
        </w:rPr>
        <w:t xml:space="preserve">non-photosynthetic clade </w:t>
      </w:r>
      <w:r w:rsidR="00360E53" w:rsidRPr="005F2F44">
        <w:rPr>
          <w:rFonts w:ascii="Times New Roman" w:eastAsia="Times New Roman" w:hAnsi="Times New Roman" w:cs="Times New Roman"/>
          <w:color w:val="000000"/>
        </w:rPr>
        <w:t>Vampirovibrionia</w:t>
      </w:r>
      <w:r w:rsidR="00360E53">
        <w:rPr>
          <w:rFonts w:ascii="Times New Roman" w:eastAsia="Times New Roman" w:hAnsi="Times New Roman" w:cs="Times New Roman"/>
          <w:color w:val="000000"/>
        </w:rPr>
        <w:t xml:space="preserve"> as </w:t>
      </w:r>
      <w:r w:rsidR="00FB759A">
        <w:rPr>
          <w:rFonts w:ascii="Times New Roman" w:eastAsia="Times New Roman" w:hAnsi="Times New Roman" w:cs="Times New Roman"/>
          <w:color w:val="000000"/>
        </w:rPr>
        <w:t xml:space="preserve">a </w:t>
      </w:r>
      <w:r w:rsidR="00360E53">
        <w:rPr>
          <w:rFonts w:ascii="Times New Roman" w:eastAsia="Times New Roman" w:hAnsi="Times New Roman" w:cs="Times New Roman"/>
          <w:color w:val="000000"/>
        </w:rPr>
        <w:t>sister to Cyanobacteria, consistent with published studies</w:t>
      </w:r>
      <w:r w:rsidR="00360E53">
        <w:rPr>
          <w:rFonts w:ascii="Times New Roman" w:eastAsia="Times New Roman" w:hAnsi="Times New Roman" w:cs="Times New Roman"/>
          <w:color w:val="000000"/>
        </w:rPr>
        <w:fldChar w:fldCharType="begin"/>
      </w:r>
      <w:r w:rsidR="00360E53">
        <w:rPr>
          <w:rFonts w:ascii="Times New Roman" w:eastAsia="Times New Roman" w:hAnsi="Times New Roman" w:cs="Times New Roman"/>
          <w:color w:val="000000"/>
        </w:rPr>
        <w:instrText xml:space="preserve"> ADDIN ZOTERO_ITEM CSL_CITATION {"citationID":"XFfB30Ed","properties":{"formattedCitation":"\\super 1,2\\nosupersub{}","plainCitation":"1,2","noteIndex":0},"citationItems":[{"id":353,"uris":["http://zotero.org/users/local/5gzG86WZ/items/K35PLV9H"],"itemData":{"id":353,"type":"article-journal","abstract":"For well over a hundred years, members of the bacterial phylum Cyanobacteria have been considered strictly photosynthetic microorganisms, reflected in their classification as “blue-green algae” in the botanical code. Recently, genomes recovered from environmental sequencing surveys representing two major uncultured basal lineages (classes) of Cyanobacteria have been found to completely lack photosynthetic and CO2 fixation genes. The most likely explanation for this finding is that oxygenic photosynthesis was not an ancestral feature of the Cyanobacteria, and rather originated following divergence of the primary lines of descent. Here we describe recent findings on the evolution of aerobic respiration in the non-photosynthetic cyanobacterial classes, and how this has been interpreted by researchers interested in the evolution of oxygenic photosynthesis.","collection-title":"Early Life on Earth and Oxidative Stress","container-title":"Free Radical Biology and Medicine","DOI":"10.1016/j.freeradbiomed.2019.03.029","ISSN":"0891-5849","journalAbbreviation":"Free Radical Biology and Medicine","page":"200-205","source":"ScienceDirect","title":"Evolution of photosynthesis and aerobic respiration in the cyanobacteria","volume":"140","author":[{"family":"Soo","given":"Rochelle M."},{"family":"Hemp","given":"James"},{"family":"Hugenholtz","given":"Philip"}],"issued":{"date-parts":[["2019",8,20]]}}},{"id":117,"uris":["http://zotero.org/users/local/5gzG86WZ/items/6Q824ZHM"],"itemData":{"id":117,"type":"article-journal","abstract":"The evolution of aerobic respiration was likely linked to the origins of oxygenic Cyanobacteria. Close phylogenetic neighbors to Cyanobacteria, such as Margulisbacteria (RBX-1 and ZB3), Saganbacteria (WOR-1), Melainabacteria and Sericytochromatia, may constrain the metabolic platform in which aerobic respiration arose. Here, we analyze genomic sequences and predict that sediment-associated Margulisbacteria have a fermentation-based metabolism featuring a variety of hydrogenases, a streamlined nitrogenase, and electron bifurcating complexes involved in cycling of reducing equivalents. The genomes of ocean-associated Margulisbacteria encode an electron transport chain that may support aerobic growth. Some Saganbacteria genomes encode various hydrogenases, and others may be able to use O2 under certain conditions via a putative novel type of heme copper O2 reductase. Similarly, Melainabacteria have diverse energy metabolisms and are capable of fermentation and aerobic or anaerobic respiration. The ancestor of all these groups may have been an anaerobe in which fermentation and H2 metabolism were central metabolic features. The ability to use O2 as a terminal electron acceptor must have been subsequently acquired by these lineages.","container-title":"Nature Communications","DOI":"10.1038/s41467-018-08246-y","ISSN":"2041-1723","issue":"1","journalAbbreviation":"Nat Commun","language":"en","license":"2019 The Author(s)","note":"publisher: Nature Publishing Group","page":"463","source":"www.nature.com","title":"Hydrogen-based metabolism as an ancestral trait in lineages sibling to the Cyanobacteria","volume":"10","author":[{"family":"Matheus Carnevali","given":"Paula B."},{"family":"Schulz","given":"Frederik"},{"family":"Castelle","given":"Cindy J."},{"family":"Kantor","given":"Rose S."},{"family":"Shih","given":"Patrick M."},{"family":"Sharon","given":"Itai"},{"family":"Santini","given":"Joanne M."},{"family":"Olm","given":"Matthew R."},{"family":"Amano","given":"Yuki"},{"family":"Thomas","given":"Brian C."},{"family":"Anantharaman","given":"Karthik"},{"family":"Burstein","given":"David"},{"family":"Becraft","given":"Eric D."},{"family":"Stepanauskas","given":"Ramunas"},{"family":"Woyke","given":"Tanja"},{"family":"Banfield","given":"Jillian F."}],"issued":{"date-parts":[["2019",1,28]]}}}],"schema":"https://github.com/citation-style-language/schema/raw/master/csl-citation.json"} </w:instrText>
      </w:r>
      <w:r w:rsidR="00360E53">
        <w:rPr>
          <w:rFonts w:ascii="Times New Roman" w:eastAsia="Times New Roman" w:hAnsi="Times New Roman" w:cs="Times New Roman"/>
          <w:color w:val="000000"/>
        </w:rPr>
        <w:fldChar w:fldCharType="separate"/>
      </w:r>
      <w:r w:rsidR="00360E53" w:rsidRPr="00360E53">
        <w:rPr>
          <w:rFonts w:ascii="Times New Roman" w:hAnsi="Times New Roman" w:cs="Times New Roman"/>
          <w:color w:val="000000"/>
          <w:vertAlign w:val="superscript"/>
        </w:rPr>
        <w:t>1,2</w:t>
      </w:r>
      <w:r w:rsidR="00360E53">
        <w:rPr>
          <w:rFonts w:ascii="Times New Roman" w:eastAsia="Times New Roman" w:hAnsi="Times New Roman" w:cs="Times New Roman"/>
          <w:color w:val="000000"/>
        </w:rPr>
        <w:fldChar w:fldCharType="end"/>
      </w:r>
      <w:r w:rsidR="00360E53">
        <w:rPr>
          <w:rFonts w:ascii="Times New Roman" w:eastAsia="Times New Roman" w:hAnsi="Times New Roman" w:cs="Times New Roman"/>
          <w:color w:val="000000"/>
        </w:rPr>
        <w:t xml:space="preserve">. </w:t>
      </w:r>
    </w:p>
    <w:p w14:paraId="6794796A" w14:textId="77777777" w:rsidR="00360E53" w:rsidRDefault="00360E53" w:rsidP="00E13000">
      <w:pPr>
        <w:rPr>
          <w:rFonts w:ascii="Times New Roman" w:eastAsia="Times New Roman" w:hAnsi="Times New Roman" w:cs="Times New Roman"/>
          <w:color w:val="000000"/>
        </w:rPr>
      </w:pPr>
    </w:p>
    <w:p w14:paraId="72D8984A" w14:textId="5A5ECE70" w:rsidR="00360E53" w:rsidRPr="00E13000" w:rsidRDefault="00360E53" w:rsidP="00E13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In terms of </w:t>
      </w:r>
      <w:r w:rsidR="00CF4C3A">
        <w:rPr>
          <w:rFonts w:ascii="Times New Roman" w:eastAsia="Times New Roman" w:hAnsi="Times New Roman" w:cs="Times New Roman"/>
          <w:color w:val="000000"/>
        </w:rPr>
        <w:t xml:space="preserve">Cyanobacteriota </w:t>
      </w:r>
      <w:r>
        <w:rPr>
          <w:rFonts w:ascii="Times New Roman" w:eastAsia="Times New Roman" w:hAnsi="Times New Roman" w:cs="Times New Roman"/>
          <w:color w:val="000000"/>
        </w:rPr>
        <w:t>taxon sampling, o</w:t>
      </w:r>
      <w:r w:rsidRPr="00AF05FF">
        <w:rPr>
          <w:rFonts w:ascii="Times New Roman" w:eastAsia="Times New Roman" w:hAnsi="Times New Roman" w:cs="Times New Roman"/>
          <w:color w:val="000000"/>
        </w:rPr>
        <w:t>ur study lacks species from the newly described GTDB order JACMPNO1 within Sericytochromatia but includes all other known orders. Within Vampirovibrionia, members formed two strongly supported monophyletic clades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100%) </w:t>
      </w:r>
      <w:r w:rsidR="00FB759A">
        <w:rPr>
          <w:rFonts w:ascii="Times New Roman" w:eastAsia="Times New Roman" w:hAnsi="Times New Roman" w:cs="Times New Roman"/>
          <w:color w:val="000000"/>
        </w:rPr>
        <w:t xml:space="preserve">, </w:t>
      </w:r>
      <w:proofErr w:type="spellStart"/>
      <w:r w:rsidR="00FB759A">
        <w:rPr>
          <w:rFonts w:ascii="Times New Roman" w:eastAsia="Times New Roman" w:hAnsi="Times New Roman" w:cs="Times New Roman"/>
          <w:color w:val="000000"/>
        </w:rPr>
        <w:t>including</w:t>
      </w:r>
      <w:r w:rsidRPr="00AF05FF">
        <w:rPr>
          <w:rFonts w:ascii="Times New Roman" w:eastAsia="Times New Roman" w:hAnsi="Times New Roman" w:cs="Times New Roman"/>
          <w:color w:val="000000"/>
        </w:rPr>
        <w:t>Vampirovibrionales</w:t>
      </w:r>
      <w:proofErr w:type="spellEnd"/>
      <w:r w:rsidRPr="00AF05FF">
        <w:rPr>
          <w:rFonts w:ascii="Times New Roman" w:eastAsia="Times New Roman" w:hAnsi="Times New Roman" w:cs="Times New Roman"/>
          <w:color w:val="000000"/>
        </w:rPr>
        <w:t xml:space="preserve"> and </w:t>
      </w:r>
      <w:proofErr w:type="spellStart"/>
      <w:r w:rsidRPr="00AF05FF">
        <w:rPr>
          <w:rFonts w:ascii="Times New Roman" w:eastAsia="Times New Roman" w:hAnsi="Times New Roman" w:cs="Times New Roman"/>
          <w:color w:val="000000"/>
        </w:rPr>
        <w:t>Gastranaerophilales</w:t>
      </w:r>
      <w:proofErr w:type="spellEnd"/>
      <w:r w:rsidRPr="00AF05FF">
        <w:rPr>
          <w:rFonts w:ascii="Times New Roman" w:eastAsia="Times New Roman" w:hAnsi="Times New Roman" w:cs="Times New Roman"/>
          <w:color w:val="000000"/>
        </w:rPr>
        <w:t xml:space="preserve"> as a sister to clade containing orders </w:t>
      </w:r>
      <w:proofErr w:type="spellStart"/>
      <w:r w:rsidRPr="00AF05FF">
        <w:rPr>
          <w:rFonts w:ascii="Times New Roman" w:eastAsia="Times New Roman" w:hAnsi="Times New Roman" w:cs="Times New Roman"/>
          <w:color w:val="000000"/>
        </w:rPr>
        <w:t>Obscuribacteriales</w:t>
      </w:r>
      <w:proofErr w:type="spellEnd"/>
      <w:r w:rsidRPr="00AF05FF">
        <w:rPr>
          <w:rFonts w:ascii="Times New Roman" w:eastAsia="Times New Roman" w:hAnsi="Times New Roman" w:cs="Times New Roman"/>
          <w:color w:val="000000"/>
        </w:rPr>
        <w:t xml:space="preserve">, LMEP-6097, </w:t>
      </w:r>
      <w:proofErr w:type="spellStart"/>
      <w:r w:rsidRPr="00AF05FF">
        <w:rPr>
          <w:rFonts w:ascii="Times New Roman" w:eastAsia="Times New Roman" w:hAnsi="Times New Roman" w:cs="Times New Roman"/>
          <w:color w:val="000000"/>
        </w:rPr>
        <w:t>Caenarcaniphilales</w:t>
      </w:r>
      <w:proofErr w:type="spellEnd"/>
      <w:r w:rsidRPr="00AF05FF">
        <w:rPr>
          <w:rFonts w:ascii="Times New Roman" w:eastAsia="Times New Roman" w:hAnsi="Times New Roman" w:cs="Times New Roman"/>
          <w:color w:val="000000"/>
        </w:rPr>
        <w:t>, and 2-02-FULL-35-15, consistent with other studies</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S830IpHj","properties":{"formattedCitation":"\\super 1\\nosupersub{}","plainCitation":"1","noteIndex":0},"citationItems":[{"id":353,"uris":["http://zotero.org/users/local/5gzG86WZ/items/K35PLV9H"],"itemData":{"id":353,"type":"article-journal","abstract":"For well over a hundred years, members of the bacterial phylum Cyanobacteria have been considered strictly photosynthetic microorganisms, reflected in their classification as “blue-green algae” in the botanical code. Recently, genomes recovered from environmental sequencing surveys representing two major uncultured basal lineages (classes) of Cyanobacteria have been found to completely lack photosynthetic and CO2 fixation genes. The most likely explanation for this finding is that oxygenic photosynthesis was not an ancestral feature of the Cyanobacteria, and rather originated following divergence of the primary lines of descent. Here we describe recent findings on the evolution of aerobic respiration in the non-photosynthetic cyanobacterial classes, and how this has been interpreted by researchers interested in the evolution of oxygenic photosynthesis.","collection-title":"Early Life on Earth and Oxidative Stress","container-title":"Free Radical Biology and Medicine","DOI":"10.1016/j.freeradbiomed.2019.03.029","ISSN":"0891-5849","journalAbbreviation":"Free Radical Biology and Medicine","page":"200-205","source":"ScienceDirect","title":"Evolution of photosynthesis and aerobic respiration in the cyanobacteria","volume":"140","author":[{"family":"Soo","given":"Rochelle M."},{"family":"Hemp","given":"James"},{"family":"Hugenholtz","given":"Philip"}],"issued":{"date-parts":[["2019",8,20]]}}}],"schema":"https://github.com/citation-style-language/schema/raw/master/csl-citation.json"} </w:instrText>
      </w:r>
      <w:r>
        <w:rPr>
          <w:rFonts w:ascii="Times New Roman" w:eastAsia="Times New Roman" w:hAnsi="Times New Roman" w:cs="Times New Roman"/>
          <w:color w:val="000000"/>
        </w:rPr>
        <w:fldChar w:fldCharType="separate"/>
      </w:r>
      <w:r w:rsidRPr="00360E53">
        <w:rPr>
          <w:rFonts w:ascii="Times New Roman" w:hAnsi="Times New Roman" w:cs="Times New Roman"/>
          <w:color w:val="000000"/>
          <w:vertAlign w:val="superscript"/>
        </w:rPr>
        <w:t>1</w:t>
      </w:r>
      <w:r>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Gastranaerophilales</w:t>
      </w:r>
      <w:proofErr w:type="spellEnd"/>
      <w:r w:rsidRPr="00AF05FF">
        <w:rPr>
          <w:rFonts w:ascii="Times New Roman" w:eastAsia="Times New Roman" w:hAnsi="Times New Roman" w:cs="Times New Roman"/>
          <w:color w:val="000000"/>
        </w:rPr>
        <w:t xml:space="preserve"> represented the largest order within Vampirovibrionia with a total of 423 MAGs. Cyanobacteria was strongly supported as a monophyletic clade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100%). </w:t>
      </w:r>
      <w:proofErr w:type="spellStart"/>
      <w:r w:rsidRPr="00AF05FF">
        <w:rPr>
          <w:rFonts w:ascii="Times New Roman" w:eastAsia="Times New Roman" w:hAnsi="Times New Roman" w:cs="Times New Roman"/>
          <w:color w:val="000000"/>
        </w:rPr>
        <w:t>Gloeobacterales</w:t>
      </w:r>
      <w:proofErr w:type="spellEnd"/>
      <w:r w:rsidRPr="00AF05FF">
        <w:rPr>
          <w:rFonts w:ascii="Times New Roman" w:eastAsia="Times New Roman" w:hAnsi="Times New Roman" w:cs="Times New Roman"/>
          <w:color w:val="000000"/>
        </w:rPr>
        <w:t xml:space="preserve"> represented the most basal and early diverging order within Cyanobacteria, followed by the diversification of orders </w:t>
      </w:r>
      <w:proofErr w:type="spellStart"/>
      <w:r w:rsidRPr="00AF05FF">
        <w:rPr>
          <w:rFonts w:ascii="Times New Roman" w:eastAsia="Times New Roman" w:hAnsi="Times New Roman" w:cs="Times New Roman"/>
          <w:color w:val="000000"/>
        </w:rPr>
        <w:t>Thermostichales</w:t>
      </w:r>
      <w:proofErr w:type="spellEnd"/>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Pseudanabaenales</w:t>
      </w:r>
      <w:proofErr w:type="spellEnd"/>
      <w:r w:rsidRPr="00AF05FF">
        <w:rPr>
          <w:rFonts w:ascii="Times New Roman" w:eastAsia="Times New Roman" w:hAnsi="Times New Roman" w:cs="Times New Roman"/>
          <w:color w:val="000000"/>
        </w:rPr>
        <w:t>, and FACHB-261 with strong support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gt;95%), consistent with previous studies</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7OSgomIA","properties":{"formattedCitation":"\\super 1,3\\nosupersub{}","plainCitation":"1,3","noteIndex":0},"citationItems":[{"id":353,"uris":["http://zotero.org/users/local/5gzG86WZ/items/K35PLV9H"],"itemData":{"id":353,"type":"article-journal","abstract":"For well over a hundred years, members of the bacterial phylum Cyanobacteria have been considered strictly photosynthetic microorganisms, reflected in their classification as “blue-green algae” in the botanical code. Recently, genomes recovered from environmental sequencing surveys representing two major uncultured basal lineages (classes) of Cyanobacteria have been found to completely lack photosynthetic and CO2 fixation genes. The most likely explanation for this finding is that oxygenic photosynthesis was not an ancestral feature of the Cyanobacteria, and rather originated following divergence of the primary lines of descent. Here we describe recent findings on the evolution of aerobic respiration in the non-photosynthetic cyanobacterial classes, and how this has been interpreted by researchers interested in the evolution of oxygenic photosynthesis.","collection-title":"Early Life on Earth and Oxidative Stress","container-title":"Free Radical Biology and Medicine","DOI":"10.1016/j.freeradbiomed.2019.03.029","ISSN":"0891-5849","journalAbbreviation":"Free Radical Biology and Medicine","page":"200-205","source":"ScienceDirect","title":"Evolution of photosynthesis and aerobic respiration in the cyanobacteria","volume":"140","author":[{"family":"Soo","given":"Rochelle M."},{"family":"Hemp","given":"James"},{"family":"Hugenholtz","given":"Philip"}],"issued":{"date-parts":[["2019",8,20]]}}},{"id":383,"uris":["http://zotero.org/users/local/5gzG86WZ/items/JG38QFWA"],"itemData":{"id":383,"type":"article-journal","abstract":"Cyanobacteriota, the sole prokaryotes capable of oxygenic photosynthesis (OxyP), occupy a unique and pivotal role in Earth's history. While the notion that OxyP may have originated from Cyanobacteriota is widely accepted, its early evolution remains elusive. Here, by using both metagenomics and metatranscriptomics, we explore 36 metagenome-assembled genomes from hot spring ecosystems, belonging to two deep-branching cyanobacterial orders: Thermostichales and Gloeomargaritales. Functional investigation reveals that Thermostichales encode the crucial thylakoid membrane biogenesis protein, vesicle-inducing protein in plastids 1 (Vipp1). Based on the phylogenetic results, we infer that the evolution of the thylakoid membrane predates the divergence of Thermostichales from other cyanobacterial groups and that Thermostichales may be the most ancient lineage known to date to have inherited this feature from their common ancestor. Apart from OxyP, both lineages are potentially capable of sulfide-driven AnoxyP by linking sulfide oxidation to the photosynthetic electron transport chain. Unexpectedly, this AnoxyP capacity appears to be an acquired feature, as the key gene sqr was horizontally transferred from later-evolved cyanobacterial lineages. The presence of two D1 protein variants in Thermostichales suggests the functional flexibility of photosystems, ensuring their survival in fluctuating redox environments. Furthermore, all MAGs feature streamlined phycobilisomes with a preference for capturing longer-wavelength light, implying a unique evolutionary trajectory. Collectively, these results reveal the photosynthetic flexibility in these early-diverging cyanobacterial lineages, shedding new light on the early evolution of Cyanobacteriota and their photosynthetic processes.","container-title":"Molecular Biology and Evolution","DOI":"10.1093/molbev/msae151","ISSN":"1537-1719","issue":"8","journalAbbreviation":"Molecular Biology and Evolution","page":"msae151","source":"Silverchair","title":"Exploring the Origins and Evolution of Oxygenic and Anoxygenic Photosynthesis in Deeply Branched Cyanobacteriota","volume":"41","author":[{"family":"Tan","given":"Sha"},{"family":"Liu","given":"Lan"},{"family":"Jiao","given":"Jian-Yu"},{"family":"Li","given":"Meng-Meng"},{"family":"Hu","given":"Chao-Jian"},{"family":"Lv","given":"Ai-Ping"},{"family":"Qi","given":"Yan-Ling"},{"family":"Li","given":"Yu-Xian"},{"family":"Rao","given":"Yang-Zhi"},{"family":"Qu","given":"Yan-Ni"},{"family":"Jiang","given":"Hong-Chen"},{"family":"Soo","given":"Rochelle M"},{"family":"Evans","given":"Paul N"},{"family":"Hua","given":"Zheng-Shuang"},{"family":"Li","given":"Wen-Jun"}],"issued":{"date-parts":[["2024",8,1]]}}}],"schema":"https://github.com/citation-style-language/schema/raw/master/csl-citation.json"} </w:instrText>
      </w:r>
      <w:r>
        <w:rPr>
          <w:rFonts w:ascii="Times New Roman" w:eastAsia="Times New Roman" w:hAnsi="Times New Roman" w:cs="Times New Roman"/>
          <w:color w:val="000000"/>
        </w:rPr>
        <w:fldChar w:fldCharType="separate"/>
      </w:r>
      <w:r w:rsidRPr="00360E53">
        <w:rPr>
          <w:rFonts w:ascii="Times New Roman" w:hAnsi="Times New Roman" w:cs="Times New Roman"/>
          <w:color w:val="000000"/>
          <w:vertAlign w:val="superscript"/>
        </w:rPr>
        <w:t>1,3</w:t>
      </w:r>
      <w:r>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Pr="00AF05FF">
        <w:rPr>
          <w:rFonts w:ascii="Times New Roman" w:eastAsia="Times New Roman" w:hAnsi="Times New Roman" w:cs="Times New Roman"/>
          <w:color w:val="000000"/>
        </w:rPr>
        <w:t xml:space="preserve">Subsequently, the order Gloeomargaritales diversified from remaining cyanobacterial orders (moderate support,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75%), followed by the order </w:t>
      </w:r>
      <w:proofErr w:type="spellStart"/>
      <w:r w:rsidRPr="00AF05FF">
        <w:rPr>
          <w:rFonts w:ascii="Times New Roman" w:eastAsia="Times New Roman" w:hAnsi="Times New Roman" w:cs="Times New Roman"/>
          <w:color w:val="000000"/>
        </w:rPr>
        <w:t>Thermosynechococcales</w:t>
      </w:r>
      <w:proofErr w:type="spellEnd"/>
      <w:r w:rsidRPr="00AF05FF">
        <w:rPr>
          <w:rFonts w:ascii="Times New Roman" w:eastAsia="Times New Roman" w:hAnsi="Times New Roman" w:cs="Times New Roman"/>
          <w:color w:val="000000"/>
        </w:rPr>
        <w:t xml:space="preserve"> (full support,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100%). Our topology is consistent with </w:t>
      </w:r>
      <w:r w:rsidR="00194F70">
        <w:rPr>
          <w:rFonts w:ascii="Times New Roman" w:eastAsia="Times New Roman" w:hAnsi="Times New Roman" w:cs="Times New Roman"/>
          <w:color w:val="000000"/>
        </w:rPr>
        <w:t xml:space="preserve">a recent </w:t>
      </w:r>
      <w:r w:rsidRPr="00AF05FF">
        <w:rPr>
          <w:rFonts w:ascii="Times New Roman" w:eastAsia="Times New Roman" w:hAnsi="Times New Roman" w:cs="Times New Roman"/>
          <w:color w:val="000000"/>
        </w:rPr>
        <w:t xml:space="preserve">cyanobacterial phylogeny </w:t>
      </w:r>
      <w:r w:rsidR="00194F70">
        <w:rPr>
          <w:rFonts w:ascii="Times New Roman" w:eastAsia="Times New Roman" w:hAnsi="Times New Roman" w:cs="Times New Roman"/>
          <w:color w:val="000000"/>
        </w:rPr>
        <w:t>incorporating deep-branching lineages</w:t>
      </w:r>
      <w:r w:rsidR="00194F70">
        <w:rPr>
          <w:rFonts w:ascii="Times New Roman" w:eastAsia="Times New Roman" w:hAnsi="Times New Roman" w:cs="Times New Roman"/>
          <w:color w:val="000000"/>
        </w:rPr>
        <w:fldChar w:fldCharType="begin"/>
      </w:r>
      <w:r w:rsidR="00194F70">
        <w:rPr>
          <w:rFonts w:ascii="Times New Roman" w:eastAsia="Times New Roman" w:hAnsi="Times New Roman" w:cs="Times New Roman"/>
          <w:color w:val="000000"/>
        </w:rPr>
        <w:instrText xml:space="preserve"> ADDIN ZOTERO_ITEM CSL_CITATION {"citationID":"hO17K5ht","properties":{"formattedCitation":"\\super 3\\nosupersub{}","plainCitation":"3","noteIndex":0},"citationItems":[{"id":383,"uris":["http://zotero.org/users/local/5gzG86WZ/items/JG38QFWA"],"itemData":{"id":383,"type":"article-journal","abstract":"Cyanobacteriota, the sole prokaryotes capable of oxygenic photosynthesis (OxyP), occupy a unique and pivotal role in Earth's history. While the notion that OxyP may have originated from Cyanobacteriota is widely accepted, its early evolution remains elusive. Here, by using both metagenomics and metatranscriptomics, we explore 36 metagenome-assembled genomes from hot spring ecosystems, belonging to two deep-branching cyanobacterial orders: Thermostichales and Gloeomargaritales. Functional investigation reveals that Thermostichales encode the crucial thylakoid membrane biogenesis protein, vesicle-inducing protein in plastids 1 (Vipp1). Based on the phylogenetic results, we infer that the evolution of the thylakoid membrane predates the divergence of Thermostichales from other cyanobacterial groups and that Thermostichales may be the most ancient lineage known to date to have inherited this feature from their common ancestor. Apart from OxyP, both lineages are potentially capable of sulfide-driven AnoxyP by linking sulfide oxidation to the photosynthetic electron transport chain. Unexpectedly, this AnoxyP capacity appears to be an acquired feature, as the key gene sqr was horizontally transferred from later-evolved cyanobacterial lineages. The presence of two D1 protein variants in Thermostichales suggests the functional flexibility of photosystems, ensuring their survival in fluctuating redox environments. Furthermore, all MAGs feature streamlined phycobilisomes with a preference for capturing longer-wavelength light, implying a unique evolutionary trajectory. Collectively, these results reveal the photosynthetic flexibility in these early-diverging cyanobacterial lineages, shedding new light on the early evolution of Cyanobacteriota and their photosynthetic processes.","container-title":"Molecular Biology and Evolution","DOI":"10.1093/molbev/msae151","ISSN":"1537-1719","issue":"8","journalAbbreviation":"Molecular Biology and Evolution","page":"msae151","source":"Silverchair","title":"Exploring the Origins and Evolution of Oxygenic and Anoxygenic Photosynthesis in Deeply Branched Cyanobacteriota","volume":"41","author":[{"family":"Tan","given":"Sha"},{"family":"Liu","given":"Lan"},{"family":"Jiao","given":"Jian-Yu"},{"family":"Li","given":"Meng-Meng"},{"family":"Hu","given":"Chao-Jian"},{"family":"Lv","given":"Ai-Ping"},{"family":"Qi","given":"Yan-Ling"},{"family":"Li","given":"Yu-Xian"},{"family":"Rao","given":"Yang-Zhi"},{"family":"Qu","given":"Yan-Ni"},{"family":"Jiang","given":"Hong-Chen"},{"family":"Soo","given":"Rochelle M"},{"family":"Evans","given":"Paul N"},{"family":"Hua","given":"Zheng-Shuang"},{"family":"Li","given":"Wen-Jun"}],"issued":{"date-parts":[["2024",8,1]]}}}],"schema":"https://github.com/citation-style-language/schema/raw/master/csl-citation.json"} </w:instrText>
      </w:r>
      <w:r w:rsidR="00194F70">
        <w:rPr>
          <w:rFonts w:ascii="Times New Roman" w:eastAsia="Times New Roman" w:hAnsi="Times New Roman" w:cs="Times New Roman"/>
          <w:color w:val="000000"/>
        </w:rPr>
        <w:fldChar w:fldCharType="separate"/>
      </w:r>
      <w:r w:rsidR="00194F70" w:rsidRPr="00194F70">
        <w:rPr>
          <w:rFonts w:ascii="Times New Roman" w:hAnsi="Times New Roman" w:cs="Times New Roman"/>
          <w:color w:val="000000"/>
          <w:vertAlign w:val="superscript"/>
        </w:rPr>
        <w:t>3</w:t>
      </w:r>
      <w:r w:rsidR="00194F70">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although alternative relationships of Gloeomargaritales and </w:t>
      </w:r>
      <w:proofErr w:type="spellStart"/>
      <w:r w:rsidRPr="00AF05FF">
        <w:rPr>
          <w:rFonts w:ascii="Times New Roman" w:eastAsia="Times New Roman" w:hAnsi="Times New Roman" w:cs="Times New Roman"/>
          <w:color w:val="000000"/>
        </w:rPr>
        <w:t>Thermosynechococcales</w:t>
      </w:r>
      <w:proofErr w:type="spellEnd"/>
      <w:r w:rsidRPr="00AF05FF">
        <w:rPr>
          <w:rFonts w:ascii="Times New Roman" w:eastAsia="Times New Roman" w:hAnsi="Times New Roman" w:cs="Times New Roman"/>
          <w:color w:val="000000"/>
        </w:rPr>
        <w:t xml:space="preserve"> with other cyanobacterial orders have also been documented</w:t>
      </w:r>
      <w:r w:rsidR="00194F70">
        <w:rPr>
          <w:rFonts w:ascii="Times New Roman" w:eastAsia="Times New Roman" w:hAnsi="Times New Roman" w:cs="Times New Roman"/>
          <w:color w:val="000000"/>
        </w:rPr>
        <w:fldChar w:fldCharType="begin"/>
      </w:r>
      <w:r w:rsidR="00194F70">
        <w:rPr>
          <w:rFonts w:ascii="Times New Roman" w:eastAsia="Times New Roman" w:hAnsi="Times New Roman" w:cs="Times New Roman"/>
          <w:color w:val="000000"/>
        </w:rPr>
        <w:instrText xml:space="preserve"> ADDIN ZOTERO_ITEM CSL_CITATION {"citationID":"INktRl21","properties":{"formattedCitation":"\\super 1\\nosupersub{}","plainCitation":"1","noteIndex":0},"citationItems":[{"id":353,"uris":["http://zotero.org/users/local/5gzG86WZ/items/K35PLV9H"],"itemData":{"id":353,"type":"article-journal","abstract":"For well over a hundred years, members of the bacterial phylum Cyanobacteria have been considered strictly photosynthetic microorganisms, reflected in their classification as “blue-green algae” in the botanical code. Recently, genomes recovered from environmental sequencing surveys representing two major uncultured basal lineages (classes) of Cyanobacteria have been found to completely lack photosynthetic and CO2 fixation genes. The most likely explanation for this finding is that oxygenic photosynthesis was not an ancestral feature of the Cyanobacteria, and rather originated following divergence of the primary lines of descent. Here we describe recent findings on the evolution of aerobic respiration in the non-photosynthetic cyanobacterial classes, and how this has been interpreted by researchers interested in the evolution of oxygenic photosynthesis.","collection-title":"Early Life on Earth and Oxidative Stress","container-title":"Free Radical Biology and Medicine","DOI":"10.1016/j.freeradbiomed.2019.03.029","ISSN":"0891-5849","journalAbbreviation":"Free Radical Biology and Medicine","page":"200-205","source":"ScienceDirect","title":"Evolution of photosynthesis and aerobic respiration in the cyanobacteria","volume":"140","author":[{"family":"Soo","given":"Rochelle M."},{"family":"Hemp","given":"James"},{"family":"Hugenholtz","given":"Philip"}],"issued":{"date-parts":[["2019",8,20]]}}}],"schema":"https://github.com/citation-style-language/schema/raw/master/csl-citation.json"} </w:instrText>
      </w:r>
      <w:r w:rsidR="00194F70">
        <w:rPr>
          <w:rFonts w:ascii="Times New Roman" w:eastAsia="Times New Roman" w:hAnsi="Times New Roman" w:cs="Times New Roman"/>
          <w:color w:val="000000"/>
        </w:rPr>
        <w:fldChar w:fldCharType="separate"/>
      </w:r>
      <w:r w:rsidR="00194F70" w:rsidRPr="00194F70">
        <w:rPr>
          <w:rFonts w:ascii="Times New Roman" w:hAnsi="Times New Roman" w:cs="Times New Roman"/>
          <w:color w:val="000000"/>
          <w:vertAlign w:val="superscript"/>
        </w:rPr>
        <w:t>1</w:t>
      </w:r>
      <w:r w:rsidR="00194F70">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The remaining 14 photosynthetic cyanobacterial orders were grouped into two well supported clades: one including CAIUCS01, PCC7407, </w:t>
      </w:r>
      <w:proofErr w:type="spellStart"/>
      <w:r w:rsidRPr="00AF05FF">
        <w:rPr>
          <w:rFonts w:ascii="Times New Roman" w:eastAsia="Times New Roman" w:hAnsi="Times New Roman" w:cs="Times New Roman"/>
          <w:color w:val="000000"/>
        </w:rPr>
        <w:t>Elainellales</w:t>
      </w:r>
      <w:proofErr w:type="spellEnd"/>
      <w:r w:rsidRPr="00AF05FF">
        <w:rPr>
          <w:rFonts w:ascii="Times New Roman" w:eastAsia="Times New Roman" w:hAnsi="Times New Roman" w:cs="Times New Roman"/>
          <w:color w:val="000000"/>
        </w:rPr>
        <w:t xml:space="preserve">, Phormidesmiales, CACIAM-69d, PCC-9006, </w:t>
      </w:r>
      <w:proofErr w:type="spellStart"/>
      <w:r w:rsidRPr="00AF05FF">
        <w:rPr>
          <w:rFonts w:ascii="Times New Roman" w:eastAsia="Times New Roman" w:hAnsi="Times New Roman" w:cs="Times New Roman"/>
          <w:color w:val="000000"/>
        </w:rPr>
        <w:t>Synechococcales</w:t>
      </w:r>
      <w:proofErr w:type="spellEnd"/>
      <w:r w:rsidRPr="00AF05FF">
        <w:rPr>
          <w:rFonts w:ascii="Times New Roman" w:eastAsia="Times New Roman" w:hAnsi="Times New Roman" w:cs="Times New Roman"/>
          <w:color w:val="000000"/>
        </w:rPr>
        <w:t xml:space="preserve">, and PCC-9307, and the other containing orders SKYG9, GCF-001939115, FACHB-46, </w:t>
      </w:r>
      <w:proofErr w:type="spellStart"/>
      <w:r w:rsidRPr="00AF05FF">
        <w:rPr>
          <w:rFonts w:ascii="Times New Roman" w:eastAsia="Times New Roman" w:hAnsi="Times New Roman" w:cs="Times New Roman"/>
          <w:color w:val="000000"/>
        </w:rPr>
        <w:t>Neosynechococcales</w:t>
      </w:r>
      <w:proofErr w:type="spellEnd"/>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Leptolyngbyales</w:t>
      </w:r>
      <w:proofErr w:type="spellEnd"/>
      <w:r w:rsidRPr="00AF05FF">
        <w:rPr>
          <w:rFonts w:ascii="Times New Roman" w:eastAsia="Times New Roman" w:hAnsi="Times New Roman" w:cs="Times New Roman"/>
          <w:color w:val="000000"/>
        </w:rPr>
        <w:t xml:space="preserve">, and Cyanobacteriales (Fig. 1A). Cyanobacteriales represented the largest order, containing 558 genomes/MAGs in our dataset.  Our Cyanobacteria phylogeny included comprehensive taxon sampling from 21 orders and their </w:t>
      </w:r>
      <w:r w:rsidRPr="00AF05FF">
        <w:rPr>
          <w:rFonts w:ascii="Times New Roman" w:eastAsia="Times New Roman" w:hAnsi="Times New Roman" w:cs="Times New Roman"/>
          <w:color w:val="000000"/>
        </w:rPr>
        <w:lastRenderedPageBreak/>
        <w:t>relationships resembled the topology presented by Tan et al. (2024)</w:t>
      </w:r>
      <w:r w:rsidR="004321C9">
        <w:rPr>
          <w:rFonts w:ascii="Times New Roman" w:eastAsia="Times New Roman" w:hAnsi="Times New Roman" w:cs="Times New Roman"/>
          <w:color w:val="000000"/>
        </w:rPr>
        <w:t>,</w:t>
      </w:r>
      <w:r w:rsidRPr="00AF05FF">
        <w:rPr>
          <w:rFonts w:ascii="Times New Roman" w:eastAsia="Times New Roman" w:hAnsi="Times New Roman" w:cs="Times New Roman"/>
          <w:color w:val="000000"/>
        </w:rPr>
        <w:t xml:space="preserve"> except for the placement of the orders </w:t>
      </w:r>
      <w:proofErr w:type="spellStart"/>
      <w:r w:rsidRPr="00AF05FF">
        <w:rPr>
          <w:rFonts w:ascii="Times New Roman" w:eastAsia="Times New Roman" w:hAnsi="Times New Roman" w:cs="Times New Roman"/>
          <w:color w:val="000000"/>
        </w:rPr>
        <w:t>Elainellales</w:t>
      </w:r>
      <w:proofErr w:type="spellEnd"/>
      <w:r w:rsidRPr="00AF05FF">
        <w:rPr>
          <w:rFonts w:ascii="Times New Roman" w:eastAsia="Times New Roman" w:hAnsi="Times New Roman" w:cs="Times New Roman"/>
          <w:color w:val="000000"/>
        </w:rPr>
        <w:t xml:space="preserve"> and Phormidesmiales. Our topology strongly supports </w:t>
      </w:r>
      <w:proofErr w:type="spellStart"/>
      <w:r w:rsidRPr="00AF05FF">
        <w:rPr>
          <w:rFonts w:ascii="Times New Roman" w:eastAsia="Times New Roman" w:hAnsi="Times New Roman" w:cs="Times New Roman"/>
          <w:color w:val="000000"/>
        </w:rPr>
        <w:t>Elainellales</w:t>
      </w:r>
      <w:proofErr w:type="spellEnd"/>
      <w:r w:rsidRPr="00AF05FF">
        <w:rPr>
          <w:rFonts w:ascii="Times New Roman" w:eastAsia="Times New Roman" w:hAnsi="Times New Roman" w:cs="Times New Roman"/>
          <w:color w:val="000000"/>
        </w:rPr>
        <w:t xml:space="preserve"> </w:t>
      </w:r>
      <w:r w:rsidR="00D6121C">
        <w:rPr>
          <w:rFonts w:ascii="Times New Roman" w:eastAsia="Times New Roman" w:hAnsi="Times New Roman" w:cs="Times New Roman"/>
          <w:color w:val="000000"/>
        </w:rPr>
        <w:t xml:space="preserve">as a </w:t>
      </w:r>
      <w:r w:rsidRPr="00AF05FF">
        <w:rPr>
          <w:rFonts w:ascii="Times New Roman" w:eastAsia="Times New Roman" w:hAnsi="Times New Roman" w:cs="Times New Roman"/>
          <w:color w:val="000000"/>
        </w:rPr>
        <w:t xml:space="preserve">sister to Phormidesmiales and together placed as a sister to PCC-6307 and </w:t>
      </w:r>
      <w:proofErr w:type="spellStart"/>
      <w:r w:rsidRPr="00AF05FF">
        <w:rPr>
          <w:rFonts w:ascii="Times New Roman" w:eastAsia="Times New Roman" w:hAnsi="Times New Roman" w:cs="Times New Roman"/>
          <w:color w:val="000000"/>
        </w:rPr>
        <w:t>Synechococcales</w:t>
      </w:r>
      <w:proofErr w:type="spellEnd"/>
      <w:r w:rsidRPr="00AF05FF">
        <w:rPr>
          <w:rFonts w:ascii="Times New Roman" w:eastAsia="Times New Roman" w:hAnsi="Times New Roman" w:cs="Times New Roman"/>
          <w:color w:val="000000"/>
        </w:rPr>
        <w:t>, which is incongruent with the topology presented by Tan et al. (2024)</w:t>
      </w:r>
      <w:r w:rsidR="00D6121C">
        <w:rPr>
          <w:rFonts w:ascii="Times New Roman" w:eastAsia="Times New Roman" w:hAnsi="Times New Roman" w:cs="Times New Roman"/>
          <w:color w:val="000000"/>
        </w:rPr>
        <w:t>,</w:t>
      </w:r>
      <w:r w:rsidRPr="00AF05FF">
        <w:rPr>
          <w:rFonts w:ascii="Times New Roman" w:eastAsia="Times New Roman" w:hAnsi="Times New Roman" w:cs="Times New Roman"/>
          <w:color w:val="000000"/>
        </w:rPr>
        <w:t xml:space="preserve"> where </w:t>
      </w:r>
      <w:proofErr w:type="spellStart"/>
      <w:r w:rsidRPr="00AF05FF">
        <w:rPr>
          <w:rFonts w:ascii="Times New Roman" w:eastAsia="Times New Roman" w:hAnsi="Times New Roman" w:cs="Times New Roman"/>
          <w:color w:val="000000"/>
        </w:rPr>
        <w:t>Elainellales</w:t>
      </w:r>
      <w:proofErr w:type="spellEnd"/>
      <w:r w:rsidRPr="00AF05FF">
        <w:rPr>
          <w:rFonts w:ascii="Times New Roman" w:eastAsia="Times New Roman" w:hAnsi="Times New Roman" w:cs="Times New Roman"/>
          <w:color w:val="000000"/>
        </w:rPr>
        <w:t xml:space="preserve"> was sister to Phormidesmiales and Cyanobacteriales.</w:t>
      </w:r>
    </w:p>
    <w:p w14:paraId="00488C9A" w14:textId="77777777" w:rsidR="00CF67CD" w:rsidRDefault="00CF67CD" w:rsidP="000550C8">
      <w:pPr>
        <w:tabs>
          <w:tab w:val="left" w:pos="3261"/>
        </w:tabs>
        <w:spacing w:line="276" w:lineRule="auto"/>
        <w:rPr>
          <w:rFonts w:ascii="Times New Roman" w:eastAsia="Times New Roman" w:hAnsi="Times New Roman" w:cs="Times New Roman"/>
          <w:b/>
          <w:bCs/>
          <w:color w:val="000000"/>
        </w:rPr>
      </w:pPr>
    </w:p>
    <w:p w14:paraId="742B87DE" w14:textId="2E7EEF9A" w:rsidR="00963E28" w:rsidRDefault="008C0F0D" w:rsidP="000550C8">
      <w:pPr>
        <w:tabs>
          <w:tab w:val="left" w:pos="3261"/>
        </w:tabs>
        <w:spacing w:line="276" w:lineRule="auto"/>
        <w:rPr>
          <w:rFonts w:ascii="Times New Roman" w:eastAsia="Times New Roman" w:hAnsi="Times New Roman" w:cs="Times New Roman"/>
          <w:color w:val="000000"/>
        </w:rPr>
      </w:pPr>
      <w:r>
        <w:rPr>
          <w:rFonts w:ascii="Times New Roman" w:eastAsia="Times New Roman" w:hAnsi="Times New Roman" w:cs="Times New Roman"/>
          <w:bCs/>
          <w:iCs/>
          <w:color w:val="000000" w:themeColor="text1"/>
        </w:rPr>
        <w:t>We then utilized the dereplicated Cyanobacteriota representatives along with RefSeq NCBI plastomes t</w:t>
      </w:r>
      <w:r w:rsidR="00717336">
        <w:rPr>
          <w:rFonts w:ascii="Times New Roman" w:eastAsia="Times New Roman" w:hAnsi="Times New Roman" w:cs="Times New Roman"/>
          <w:bCs/>
          <w:iCs/>
          <w:color w:val="000000" w:themeColor="text1"/>
        </w:rPr>
        <w:t xml:space="preserve">o </w:t>
      </w:r>
      <w:r w:rsidR="00CB68BE">
        <w:rPr>
          <w:rFonts w:ascii="Times New Roman" w:eastAsia="Times New Roman" w:hAnsi="Times New Roman" w:cs="Times New Roman"/>
          <w:bCs/>
          <w:iCs/>
          <w:color w:val="000000" w:themeColor="text1"/>
        </w:rPr>
        <w:t>trace</w:t>
      </w:r>
      <w:r w:rsidR="00717336">
        <w:rPr>
          <w:rFonts w:ascii="Times New Roman" w:eastAsia="Times New Roman" w:hAnsi="Times New Roman" w:cs="Times New Roman"/>
          <w:bCs/>
          <w:iCs/>
          <w:color w:val="000000" w:themeColor="text1"/>
        </w:rPr>
        <w:t xml:space="preserve"> the origin of plastids</w:t>
      </w:r>
      <w:r w:rsidR="00A4171B">
        <w:rPr>
          <w:rFonts w:ascii="Times New Roman" w:eastAsia="Times New Roman" w:hAnsi="Times New Roman" w:cs="Times New Roman"/>
          <w:bCs/>
          <w:iCs/>
          <w:color w:val="000000" w:themeColor="text1"/>
        </w:rPr>
        <w:t>,</w:t>
      </w:r>
      <w:r>
        <w:rPr>
          <w:rFonts w:ascii="Times New Roman" w:eastAsia="Times New Roman" w:hAnsi="Times New Roman" w:cs="Times New Roman"/>
          <w:bCs/>
          <w:iCs/>
          <w:color w:val="000000" w:themeColor="text1"/>
        </w:rPr>
        <w:t xml:space="preserve"> conducting</w:t>
      </w:r>
      <w:r w:rsidR="00717336">
        <w:rPr>
          <w:rFonts w:ascii="Times New Roman" w:eastAsia="Times New Roman" w:hAnsi="Times New Roman" w:cs="Times New Roman"/>
          <w:bCs/>
          <w:iCs/>
          <w:color w:val="000000" w:themeColor="text1"/>
        </w:rPr>
        <w:t xml:space="preserve"> several phylogenetic analyses </w:t>
      </w:r>
      <w:r>
        <w:rPr>
          <w:rFonts w:ascii="Times New Roman" w:eastAsia="Times New Roman" w:hAnsi="Times New Roman" w:cs="Times New Roman"/>
          <w:bCs/>
          <w:iCs/>
          <w:color w:val="000000" w:themeColor="text1"/>
        </w:rPr>
        <w:t xml:space="preserve">while </w:t>
      </w:r>
      <w:r w:rsidR="00717336">
        <w:rPr>
          <w:rFonts w:ascii="Times New Roman" w:eastAsia="Times New Roman" w:hAnsi="Times New Roman" w:cs="Times New Roman"/>
          <w:bCs/>
          <w:iCs/>
          <w:color w:val="000000" w:themeColor="text1"/>
        </w:rPr>
        <w:t>adjusting the phylogenetic markers</w:t>
      </w:r>
      <w:r w:rsidR="001C5BDD">
        <w:rPr>
          <w:rFonts w:ascii="Times New Roman" w:eastAsia="Times New Roman" w:hAnsi="Times New Roman" w:cs="Times New Roman"/>
          <w:bCs/>
          <w:iCs/>
          <w:color w:val="000000" w:themeColor="text1"/>
        </w:rPr>
        <w:t xml:space="preserve"> (UNI56 and PLASTID54)</w:t>
      </w:r>
      <w:r w:rsidR="00717336">
        <w:rPr>
          <w:rFonts w:ascii="Times New Roman" w:eastAsia="Times New Roman" w:hAnsi="Times New Roman" w:cs="Times New Roman"/>
          <w:bCs/>
          <w:iCs/>
          <w:color w:val="000000" w:themeColor="text1"/>
        </w:rPr>
        <w:t xml:space="preserve"> and </w:t>
      </w:r>
      <w:r w:rsidR="00BF31B1">
        <w:rPr>
          <w:rFonts w:ascii="Times New Roman" w:eastAsia="Times New Roman" w:hAnsi="Times New Roman" w:cs="Times New Roman"/>
          <w:bCs/>
          <w:iCs/>
          <w:color w:val="000000" w:themeColor="text1"/>
        </w:rPr>
        <w:t xml:space="preserve">the </w:t>
      </w:r>
      <w:proofErr w:type="spellStart"/>
      <w:r w:rsidR="00EB47B9">
        <w:rPr>
          <w:rFonts w:ascii="Times New Roman" w:eastAsia="Times New Roman" w:hAnsi="Times New Roman" w:cs="Times New Roman"/>
          <w:bCs/>
          <w:iCs/>
          <w:color w:val="000000" w:themeColor="text1"/>
        </w:rPr>
        <w:t>ptMAGs</w:t>
      </w:r>
      <w:proofErr w:type="spellEnd"/>
      <w:r w:rsidR="00EB47B9">
        <w:rPr>
          <w:rFonts w:ascii="Times New Roman" w:eastAsia="Times New Roman" w:hAnsi="Times New Roman" w:cs="Times New Roman"/>
          <w:bCs/>
          <w:iCs/>
          <w:color w:val="000000" w:themeColor="text1"/>
        </w:rPr>
        <w:t xml:space="preserve"> </w:t>
      </w:r>
      <w:r w:rsidR="00717336">
        <w:rPr>
          <w:rFonts w:ascii="Times New Roman" w:eastAsia="Times New Roman" w:hAnsi="Times New Roman" w:cs="Times New Roman"/>
          <w:bCs/>
          <w:iCs/>
          <w:color w:val="000000" w:themeColor="text1"/>
        </w:rPr>
        <w:t>dataset</w:t>
      </w:r>
      <w:r w:rsidR="00E967C8">
        <w:rPr>
          <w:rFonts w:ascii="Times New Roman" w:eastAsia="Times New Roman" w:hAnsi="Times New Roman" w:cs="Times New Roman"/>
          <w:bCs/>
          <w:iCs/>
          <w:color w:val="000000" w:themeColor="text1"/>
        </w:rPr>
        <w:t xml:space="preserve"> generated in our study</w:t>
      </w:r>
      <w:r w:rsidR="00EB47B9">
        <w:rPr>
          <w:rFonts w:ascii="Times New Roman" w:eastAsia="Times New Roman" w:hAnsi="Times New Roman" w:cs="Times New Roman"/>
          <w:bCs/>
          <w:iCs/>
          <w:color w:val="000000" w:themeColor="text1"/>
        </w:rPr>
        <w:t xml:space="preserve">. </w:t>
      </w:r>
      <w:r w:rsidR="00CF0AF8">
        <w:rPr>
          <w:rFonts w:ascii="Times New Roman" w:eastAsia="Times New Roman" w:hAnsi="Times New Roman" w:cs="Times New Roman"/>
          <w:bCs/>
          <w:iCs/>
          <w:color w:val="000000" w:themeColor="text1"/>
        </w:rPr>
        <w:t>We noted that with</w:t>
      </w:r>
      <w:r w:rsidR="00BF31B1">
        <w:rPr>
          <w:rFonts w:ascii="Times New Roman" w:eastAsia="Times New Roman" w:hAnsi="Times New Roman" w:cs="Times New Roman"/>
          <w:bCs/>
          <w:iCs/>
          <w:color w:val="000000" w:themeColor="text1"/>
        </w:rPr>
        <w:t xml:space="preserve"> an</w:t>
      </w:r>
      <w:r w:rsidR="00CF0AF8">
        <w:rPr>
          <w:rFonts w:ascii="Times New Roman" w:eastAsia="Times New Roman" w:hAnsi="Times New Roman" w:cs="Times New Roman"/>
          <w:bCs/>
          <w:iCs/>
          <w:color w:val="000000" w:themeColor="text1"/>
        </w:rPr>
        <w:t xml:space="preserve"> </w:t>
      </w:r>
      <w:r w:rsidR="00CF0AF8" w:rsidRPr="00AF05FF">
        <w:rPr>
          <w:rFonts w:ascii="Times New Roman" w:eastAsia="Times New Roman" w:hAnsi="Times New Roman" w:cs="Times New Roman"/>
          <w:color w:val="000000"/>
        </w:rPr>
        <w:t xml:space="preserve">increasing presence of UNI56 markers (above 20%), more plastomes and </w:t>
      </w:r>
      <w:proofErr w:type="spellStart"/>
      <w:r w:rsidR="00CF0AF8" w:rsidRPr="00AF05FF">
        <w:rPr>
          <w:rFonts w:ascii="Times New Roman" w:eastAsia="Times New Roman" w:hAnsi="Times New Roman" w:cs="Times New Roman"/>
          <w:color w:val="000000"/>
        </w:rPr>
        <w:t>ptMAGs</w:t>
      </w:r>
      <w:proofErr w:type="spellEnd"/>
      <w:r w:rsidR="00CF0AF8" w:rsidRPr="00AF05FF">
        <w:rPr>
          <w:rFonts w:ascii="Times New Roman" w:eastAsia="Times New Roman" w:hAnsi="Times New Roman" w:cs="Times New Roman"/>
          <w:color w:val="000000"/>
        </w:rPr>
        <w:t xml:space="preserve"> representing Streptophyta and Chlorophyta were filtered out from the final alignment. This is mainly due to the large number of HMM profiles for ribosomal proteins, which constitute the majority of UNI56 markers.</w:t>
      </w:r>
      <w:r w:rsidR="00CF0AF8">
        <w:rPr>
          <w:rFonts w:ascii="Times New Roman" w:eastAsia="Times New Roman" w:hAnsi="Times New Roman" w:cs="Times New Roman"/>
          <w:color w:val="000000"/>
        </w:rPr>
        <w:t xml:space="preserve"> </w:t>
      </w:r>
      <w:r w:rsidR="00CF0AF8" w:rsidRPr="00AF05FF">
        <w:rPr>
          <w:rFonts w:ascii="Times New Roman" w:eastAsia="Times New Roman" w:hAnsi="Times New Roman" w:cs="Times New Roman"/>
          <w:color w:val="000000"/>
        </w:rPr>
        <w:t>It is known that plastids in</w:t>
      </w:r>
      <w:r w:rsidR="005B7271">
        <w:rPr>
          <w:rFonts w:ascii="Times New Roman" w:eastAsia="Times New Roman" w:hAnsi="Times New Roman" w:cs="Times New Roman"/>
          <w:color w:val="000000"/>
        </w:rPr>
        <w:t xml:space="preserve"> the</w:t>
      </w:r>
      <w:r w:rsidR="00CF0AF8" w:rsidRPr="00AF05FF">
        <w:rPr>
          <w:rFonts w:ascii="Times New Roman" w:eastAsia="Times New Roman" w:hAnsi="Times New Roman" w:cs="Times New Roman"/>
          <w:color w:val="000000"/>
        </w:rPr>
        <w:t xml:space="preserve"> red lineage have retained more plastid-encoded ribosomal proteins compared to those in the green lineage</w:t>
      </w:r>
      <w:r w:rsidR="005E31F3">
        <w:rPr>
          <w:rFonts w:ascii="Times New Roman" w:eastAsia="Times New Roman" w:hAnsi="Times New Roman" w:cs="Times New Roman"/>
          <w:color w:val="000000"/>
        </w:rPr>
        <w:fldChar w:fldCharType="begin"/>
      </w:r>
      <w:r w:rsidR="005E31F3">
        <w:rPr>
          <w:rFonts w:ascii="Times New Roman" w:eastAsia="Times New Roman" w:hAnsi="Times New Roman" w:cs="Times New Roman"/>
          <w:color w:val="000000"/>
        </w:rPr>
        <w:instrText xml:space="preserve"> ADDIN ZOTERO_ITEM CSL_CITATION {"citationID":"fi4p8ore","properties":{"formattedCitation":"\\super 4,5\\nosupersub{}","plainCitation":"4,5","noteIndex":0},"citationItems":[{"id":170,"uris":["http://zotero.org/users/local/5gzG86WZ/items/YAZMQY9E"],"itemData":{"id":170,"type":"article-journal","abstract":"This review bridges functional and evolutionary aspects of plastid chromosome architecture in land plants and their putative ancestors. We provide an overview on the structure and composition of the plastid genome of land plants as well as the functions of its genes in an explicit phylogenetic and evolutionary context. We will discuss the architecture of land plant plastid chromosomes, including gene content and synteny across land plants. Moreover, we will explore the functions and roles of plastid encoded genes in metabolism and their evolutionary importance regarding gene retention and conservation. We suggest that the slow mode at which the plastome typically evolves is likely to be influenced by a combination of different molecular mechanisms. These include the organization of plastid genes in operons, the usually uniparental mode of plastid inheritance, the activity of highly effective repair mechanisms as well as the rarity of plastid fusion. Nevertheless, structurally rearranged plastomes can be found in several unrelated lineages (e.g. ferns, Pinaceae, multiple angiosperm families). Rearrangements and gene losses seem to correlate with an unusual mode of plastid transmission, abundance of repeats, or a heterotrophic lifestyle (parasites or myco-heterotrophs). While only a few functional gene gains and more frequent gene losses have been inferred for land plants, the plastid Ndh complex is one example of multiple independent gene losses and will be discussed in detail. Patterns of ndh-gene loss and functional analyses indicate that these losses are usually found in plant groups with a certain degree of heterotrophy, might rendering plastid encoded Ndh1 subunits dispensable.","container-title":"Plant Molecular Biology","DOI":"10.1007/s11103-011-9762-4","ISSN":"1573-5028","issue":"3","journalAbbreviation":"Plant Mol Biol","language":"en","page":"273-297","source":"Springer Link","title":"The evolution of the plastid chromosome in land plants: gene content, gene order, gene function","title-short":"The evolution of the plastid chromosome in land plants","volume":"76","author":[{"family":"Wicke","given":"Susann"},{"family":"Schneeweiss","given":"Gerald M."},{"family":"dePamphilis","given":"Claude W."},{"family":"Müller","given":"Kai F."},{"family":"Quandt","given":"Dietmar"}],"issued":{"date-parts":[["2011",7,1]]}}},{"id":175,"uris":["http://zotero.org/users/local/5gzG86WZ/items/GIERNLAD"],"itemData":{"id":175,"type":"article-journal","abstract":"The red algae (Rhodophyta) diverged from the green algae and plants (Viridiplantae) over one billion years ago within the kingdom Archaeplastida. These photosynthetic lineages provide an ideal model to study plastid genome reduction in deep time. To this end, we assembled a large dataset of the plastid genomes that were available, including 48 from the red algae (17 complete and three partial genomes produced for this analysis) to elucidate the evolutionary history of these organelles.","container-title":"BMC Biology","DOI":"10.1186/s12915-016-0299-5","ISSN":"1741-7007","issue":"1","journalAbbreviation":"BMC Biology","page":"75","source":"BioMed Central","title":"Parallel evolution of highly conserved plastid genome architecture in red seaweeds and seed plants","volume":"14","author":[{"family":"Lee","given":"JunMo"},{"family":"Cho","given":"Chung Hyun"},{"family":"Park","given":"Seung In"},{"family":"Choi","given":"Ji Won"},{"family":"Song","given":"Hyun Suk"},{"family":"West","given":"John A."},{"family":"Bhattacharya","given":"Debashish"},{"family":"Yoon","given":"Hwan Su"}],"issued":{"date-parts":[["2016",9,2]]}}}],"schema":"https://github.com/citation-style-language/schema/raw/master/csl-citation.json"} </w:instrText>
      </w:r>
      <w:r w:rsidR="005E31F3">
        <w:rPr>
          <w:rFonts w:ascii="Times New Roman" w:eastAsia="Times New Roman" w:hAnsi="Times New Roman" w:cs="Times New Roman"/>
          <w:color w:val="000000"/>
        </w:rPr>
        <w:fldChar w:fldCharType="separate"/>
      </w:r>
      <w:r w:rsidR="005E31F3" w:rsidRPr="005E31F3">
        <w:rPr>
          <w:rFonts w:ascii="Times New Roman" w:hAnsi="Times New Roman" w:cs="Times New Roman"/>
          <w:color w:val="000000"/>
          <w:vertAlign w:val="superscript"/>
        </w:rPr>
        <w:t>4,5</w:t>
      </w:r>
      <w:r w:rsidR="005E31F3">
        <w:rPr>
          <w:rFonts w:ascii="Times New Roman" w:eastAsia="Times New Roman" w:hAnsi="Times New Roman" w:cs="Times New Roman"/>
          <w:color w:val="000000"/>
        </w:rPr>
        <w:fldChar w:fldCharType="end"/>
      </w:r>
      <w:r w:rsidR="005E31F3">
        <w:rPr>
          <w:rFonts w:ascii="Times New Roman" w:eastAsia="Times New Roman" w:hAnsi="Times New Roman" w:cs="Times New Roman"/>
          <w:color w:val="000000"/>
        </w:rPr>
        <w:t>.</w:t>
      </w:r>
      <w:r w:rsidR="00FE2CF7">
        <w:rPr>
          <w:rFonts w:ascii="Times New Roman" w:eastAsia="Times New Roman" w:hAnsi="Times New Roman" w:cs="Times New Roman"/>
          <w:color w:val="000000"/>
        </w:rPr>
        <w:t xml:space="preserve"> </w:t>
      </w:r>
      <w:r w:rsidR="000550C8" w:rsidRPr="00AF05FF">
        <w:rPr>
          <w:rFonts w:ascii="Times New Roman" w:eastAsia="Times New Roman" w:hAnsi="Times New Roman" w:cs="Times New Roman"/>
          <w:color w:val="000000"/>
        </w:rPr>
        <w:t>To mitigate this, we used PLASTID54 markers that included additional plastid-encoded photosynthesis-related proteins to retain plas</w:t>
      </w:r>
      <w:r w:rsidR="005167A0">
        <w:rPr>
          <w:rFonts w:ascii="Times New Roman" w:eastAsia="Times New Roman" w:hAnsi="Times New Roman" w:cs="Times New Roman"/>
          <w:color w:val="000000"/>
        </w:rPr>
        <w:t>tomes</w:t>
      </w:r>
      <w:r w:rsidR="005167A0" w:rsidRPr="00AF05FF">
        <w:rPr>
          <w:rFonts w:ascii="Times New Roman" w:eastAsia="Times New Roman" w:hAnsi="Times New Roman" w:cs="Times New Roman"/>
          <w:color w:val="000000"/>
        </w:rPr>
        <w:t xml:space="preserve"> </w:t>
      </w:r>
      <w:r w:rsidR="000550C8" w:rsidRPr="00AF05FF">
        <w:rPr>
          <w:rFonts w:ascii="Times New Roman" w:eastAsia="Times New Roman" w:hAnsi="Times New Roman" w:cs="Times New Roman"/>
          <w:color w:val="000000"/>
        </w:rPr>
        <w:t xml:space="preserve">/MAGs associated with the green lineage. </w:t>
      </w:r>
      <w:r w:rsidR="00963E28">
        <w:rPr>
          <w:rFonts w:ascii="Times New Roman" w:eastAsia="Times New Roman" w:hAnsi="Times New Roman" w:cs="Times New Roman"/>
          <w:color w:val="000000"/>
        </w:rPr>
        <w:t xml:space="preserve">Similarly, we </w:t>
      </w:r>
      <w:r w:rsidR="00E967C8">
        <w:rPr>
          <w:rFonts w:ascii="Times New Roman" w:eastAsia="Times New Roman" w:hAnsi="Times New Roman" w:cs="Times New Roman"/>
          <w:color w:val="000000"/>
        </w:rPr>
        <w:t>observed</w:t>
      </w:r>
      <w:r w:rsidR="00963E28">
        <w:rPr>
          <w:rFonts w:ascii="Times New Roman" w:eastAsia="Times New Roman" w:hAnsi="Times New Roman" w:cs="Times New Roman"/>
          <w:color w:val="000000"/>
        </w:rPr>
        <w:t xml:space="preserve"> that some </w:t>
      </w:r>
      <w:proofErr w:type="spellStart"/>
      <w:r w:rsidR="00963E28">
        <w:rPr>
          <w:rFonts w:ascii="Times New Roman" w:eastAsia="Times New Roman" w:hAnsi="Times New Roman" w:cs="Times New Roman"/>
          <w:color w:val="000000"/>
        </w:rPr>
        <w:t>ptMAGs</w:t>
      </w:r>
      <w:proofErr w:type="spellEnd"/>
      <w:r w:rsidR="00963E28">
        <w:rPr>
          <w:rFonts w:ascii="Times New Roman" w:eastAsia="Times New Roman" w:hAnsi="Times New Roman" w:cs="Times New Roman"/>
          <w:color w:val="000000"/>
        </w:rPr>
        <w:t>, particularly those belonging to Streptophyta</w:t>
      </w:r>
      <w:r w:rsidR="005B7271">
        <w:rPr>
          <w:rFonts w:ascii="Times New Roman" w:eastAsia="Times New Roman" w:hAnsi="Times New Roman" w:cs="Times New Roman"/>
          <w:color w:val="000000"/>
        </w:rPr>
        <w:t>,</w:t>
      </w:r>
      <w:r w:rsidR="00963E28">
        <w:rPr>
          <w:rFonts w:ascii="Times New Roman" w:eastAsia="Times New Roman" w:hAnsi="Times New Roman" w:cs="Times New Roman"/>
          <w:color w:val="000000"/>
        </w:rPr>
        <w:t xml:space="preserve"> shared high (&gt;90%) average nucleotide identity (ANI) with RefSeq plastome as well mitochondrial genomes. </w:t>
      </w:r>
      <w:r w:rsidR="00963E28" w:rsidRPr="00963E28">
        <w:rPr>
          <w:rFonts w:ascii="Times New Roman" w:eastAsia="Times New Roman" w:hAnsi="Times New Roman" w:cs="Times New Roman"/>
          <w:color w:val="000000"/>
        </w:rPr>
        <w:t xml:space="preserve">For example, </w:t>
      </w:r>
      <w:r w:rsidR="00963E28">
        <w:rPr>
          <w:rFonts w:ascii="Times New Roman" w:eastAsia="Times New Roman" w:hAnsi="Times New Roman" w:cs="Times New Roman"/>
          <w:color w:val="000000"/>
        </w:rPr>
        <w:t xml:space="preserve">a </w:t>
      </w:r>
      <w:proofErr w:type="spellStart"/>
      <w:r w:rsidR="00963E28">
        <w:rPr>
          <w:rFonts w:ascii="Times New Roman" w:eastAsia="Times New Roman" w:hAnsi="Times New Roman" w:cs="Times New Roman"/>
          <w:color w:val="000000"/>
        </w:rPr>
        <w:t>pt</w:t>
      </w:r>
      <w:r w:rsidR="00963E28" w:rsidRPr="00963E28">
        <w:rPr>
          <w:rFonts w:ascii="Times New Roman" w:eastAsia="Times New Roman" w:hAnsi="Times New Roman" w:cs="Times New Roman"/>
          <w:color w:val="000000"/>
        </w:rPr>
        <w:t>MAG</w:t>
      </w:r>
      <w:proofErr w:type="spellEnd"/>
      <w:r w:rsidR="00963E28" w:rsidRPr="00963E28">
        <w:rPr>
          <w:rFonts w:ascii="Times New Roman" w:eastAsia="Times New Roman" w:hAnsi="Times New Roman" w:cs="Times New Roman"/>
          <w:color w:val="000000"/>
        </w:rPr>
        <w:t xml:space="preserve"> IMGM3300027552_BIN20 of a single contig of </w:t>
      </w:r>
      <w:r w:rsidR="00963E28">
        <w:rPr>
          <w:rFonts w:ascii="Times New Roman" w:eastAsia="Times New Roman" w:hAnsi="Times New Roman" w:cs="Times New Roman"/>
          <w:color w:val="000000"/>
        </w:rPr>
        <w:t>~</w:t>
      </w:r>
      <w:r w:rsidR="00963E28" w:rsidRPr="00963E28">
        <w:rPr>
          <w:rFonts w:ascii="Times New Roman" w:eastAsia="Times New Roman" w:hAnsi="Times New Roman" w:cs="Times New Roman"/>
          <w:color w:val="000000"/>
        </w:rPr>
        <w:t>4</w:t>
      </w:r>
      <w:r w:rsidR="00963E28">
        <w:rPr>
          <w:rFonts w:ascii="Times New Roman" w:eastAsia="Times New Roman" w:hAnsi="Times New Roman" w:cs="Times New Roman"/>
          <w:color w:val="000000"/>
        </w:rPr>
        <w:t>3</w:t>
      </w:r>
      <w:r w:rsidR="00963E28" w:rsidRPr="00963E28">
        <w:rPr>
          <w:rFonts w:ascii="Times New Roman" w:eastAsia="Times New Roman" w:hAnsi="Times New Roman" w:cs="Times New Roman"/>
          <w:color w:val="000000"/>
        </w:rPr>
        <w:t xml:space="preserve"> </w:t>
      </w:r>
      <w:r w:rsidR="00963E28">
        <w:rPr>
          <w:rFonts w:ascii="Times New Roman" w:eastAsia="Times New Roman" w:hAnsi="Times New Roman" w:cs="Times New Roman"/>
          <w:color w:val="000000"/>
        </w:rPr>
        <w:t>Kb</w:t>
      </w:r>
      <w:r w:rsidR="00963E28" w:rsidRPr="00963E28">
        <w:rPr>
          <w:rFonts w:ascii="Times New Roman" w:eastAsia="Times New Roman" w:hAnsi="Times New Roman" w:cs="Times New Roman"/>
          <w:color w:val="000000"/>
        </w:rPr>
        <w:t xml:space="preserve">, had 100% ANI and alignment fraction against </w:t>
      </w:r>
      <w:r w:rsidR="00963E28" w:rsidRPr="00963E28">
        <w:rPr>
          <w:rFonts w:ascii="Times New Roman" w:eastAsia="Times New Roman" w:hAnsi="Times New Roman" w:cs="Times New Roman"/>
          <w:i/>
          <w:iCs/>
          <w:color w:val="000000"/>
        </w:rPr>
        <w:t>Arabidopsis thaliana</w:t>
      </w:r>
      <w:r w:rsidR="00963E28" w:rsidRPr="00963E28">
        <w:rPr>
          <w:rFonts w:ascii="Times New Roman" w:eastAsia="Times New Roman" w:hAnsi="Times New Roman" w:cs="Times New Roman"/>
          <w:color w:val="000000"/>
        </w:rPr>
        <w:t xml:space="preserve"> plastome (NC_000932), but also shared 92% ANI with a 91% alignment fraction against </w:t>
      </w:r>
      <w:r w:rsidR="00963E28" w:rsidRPr="00F8332B">
        <w:rPr>
          <w:rFonts w:ascii="Times New Roman" w:eastAsia="Times New Roman" w:hAnsi="Times New Roman" w:cs="Times New Roman"/>
          <w:i/>
          <w:iCs/>
          <w:color w:val="000000"/>
        </w:rPr>
        <w:t xml:space="preserve">Pulsatilla </w:t>
      </w:r>
      <w:proofErr w:type="spellStart"/>
      <w:r w:rsidR="00963E28" w:rsidRPr="00F8332B">
        <w:rPr>
          <w:rFonts w:ascii="Times New Roman" w:eastAsia="Times New Roman" w:hAnsi="Times New Roman" w:cs="Times New Roman"/>
          <w:i/>
          <w:iCs/>
          <w:color w:val="000000"/>
        </w:rPr>
        <w:t>cernua</w:t>
      </w:r>
      <w:proofErr w:type="spellEnd"/>
      <w:r w:rsidR="00963E28" w:rsidRPr="00963E28">
        <w:rPr>
          <w:rFonts w:ascii="Times New Roman" w:eastAsia="Times New Roman" w:hAnsi="Times New Roman" w:cs="Times New Roman"/>
          <w:color w:val="000000"/>
        </w:rPr>
        <w:t xml:space="preserve"> (from</w:t>
      </w:r>
      <w:r w:rsidR="005B7271">
        <w:rPr>
          <w:rFonts w:ascii="Times New Roman" w:eastAsia="Times New Roman" w:hAnsi="Times New Roman" w:cs="Times New Roman"/>
          <w:color w:val="000000"/>
        </w:rPr>
        <w:t xml:space="preserve"> the</w:t>
      </w:r>
      <w:r w:rsidR="00963E28" w:rsidRPr="00963E28">
        <w:rPr>
          <w:rFonts w:ascii="Times New Roman" w:eastAsia="Times New Roman" w:hAnsi="Times New Roman" w:cs="Times New Roman"/>
          <w:color w:val="000000"/>
        </w:rPr>
        <w:t xml:space="preserve"> family Ranunculaceae) mitochondrial genome (NC_068018). </w:t>
      </w:r>
      <w:r w:rsidR="002A3580">
        <w:rPr>
          <w:rFonts w:ascii="Times New Roman" w:eastAsia="Times New Roman" w:hAnsi="Times New Roman" w:cs="Times New Roman"/>
          <w:color w:val="000000"/>
        </w:rPr>
        <w:t>Plastid MAGs with</w:t>
      </w:r>
      <w:r w:rsidR="00963E28" w:rsidRPr="00963E28">
        <w:rPr>
          <w:rFonts w:ascii="Times New Roman" w:eastAsia="Times New Roman" w:hAnsi="Times New Roman" w:cs="Times New Roman"/>
          <w:color w:val="000000"/>
        </w:rPr>
        <w:t xml:space="preserve"> higher ANI and alignment fraction against the plastome compared to the mitochondrial genome</w:t>
      </w:r>
      <w:r w:rsidR="002A3580">
        <w:rPr>
          <w:rFonts w:ascii="Times New Roman" w:eastAsia="Times New Roman" w:hAnsi="Times New Roman" w:cs="Times New Roman"/>
          <w:color w:val="000000"/>
        </w:rPr>
        <w:t xml:space="preserve"> were</w:t>
      </w:r>
      <w:r w:rsidR="00963E28" w:rsidRPr="00963E28">
        <w:rPr>
          <w:rFonts w:ascii="Times New Roman" w:eastAsia="Times New Roman" w:hAnsi="Times New Roman" w:cs="Times New Roman"/>
          <w:color w:val="000000"/>
        </w:rPr>
        <w:t xml:space="preserve"> included in our analysis. The presence of plastid sequences in mitochondrial genome due to intracellular and horizontal gene transfer are well documented in land plants</w:t>
      </w:r>
      <w:r w:rsidR="002A3580">
        <w:rPr>
          <w:rFonts w:ascii="Times New Roman" w:eastAsia="Times New Roman" w:hAnsi="Times New Roman" w:cs="Times New Roman"/>
          <w:color w:val="000000"/>
        </w:rPr>
        <w:fldChar w:fldCharType="begin"/>
      </w:r>
      <w:r w:rsidR="002A3580">
        <w:rPr>
          <w:rFonts w:ascii="Times New Roman" w:eastAsia="Times New Roman" w:hAnsi="Times New Roman" w:cs="Times New Roman"/>
          <w:color w:val="000000"/>
        </w:rPr>
        <w:instrText xml:space="preserve"> ADDIN ZOTERO_ITEM CSL_CITATION {"citationID":"WsEeiJdO","properties":{"formattedCitation":"\\super 6\\uc0\\u8211{}8\\nosupersub{}","plainCitation":"6–8","noteIndex":0},"citationItems":[{"id":162,"uris":["http://zotero.org/users/local/5gzG86WZ/items/REDQ7LST"],"itemData":{"id":162,"type":"article-journal","abstract":"With the completion of the first gymnosperm mitochondrial genome (mtDNA) from Cycas taitungensis and the availability of more mtDNA taxa in the past 5 years, we have conducted a systematic analysis of DNA transfer from chloroplast genomes (cpDNAs) to mtDNAs (mtpts) in 11 plants, including 2 algae, 1 liverwort, 1 moss, 1 gymnosperm, 3 monocots, and 3 eudicots. By using shared gene order and boundaries between different mtpts as the criterion, the timing of cpDNA transfer during plant evolution was estimated from the phylogenetic tree reconstructed independently from concatenated protein-coding genes of 11 available mtDNAs. Several interesting findings emerged. First, frequent DNA transfer from cpDNA to mtDNA occurred at least as far back as the common ancestor of extant gymnosperms and angiosperms, about 300 MYA. The oldest mtpt is trnV(uac)-trnM(cau)-atpE-atpB-rbcL. Three other mtpts—psaA-psaB, rps19-trnH(gug)-rpl2-rpl23, and psbE-psbF—were dated to the common ancestor of extant angiosperms, at least 150 MYA. However, all protein-coding genes of mtpts have degenerated since their first transfer. Therefore, mtpts contribute nothing to the functioning of mtDNA but junk sequences. We discovered that the cpDNA transfers have occurred randomly at any positions of the cpDNAs. We provide strong evidence that the cp-derived tRNA-trnM(cau) is the only mtpt (1 out of 3 cp-derived tRNA shared by seed plants) truly transferred from cpDNA to mtDNA since the time of the common ancestor of extant gymnosperms and angiosperms. Our observations support the proposition of Richly and Leister (2004) that “primary insertions of organellar DNAs are large and then diverge and fragment over evolutionary time.”","container-title":"Molecular Biology and Evolution","DOI":"10.1093/molbev/msm133","ISSN":"0737-4038","issue":"9","journalAbbreviation":"Molecular Biology and Evolution","page":"2040-2048","source":"Silverchair","title":"Transfer of Chloroplast Genomic DNA to Mitochondrial Genome Occurred At Least 300 MYA","volume":"24","author":[{"family":"Wang","given":"Daryi"},{"family":"Wu","given":"Yu-Wei"},{"family":"Shih","given":"Arthur Chun-Chieh"},{"family":"Wu","given":"Chung-Shien"},{"family":"Wang","given":"Ya-Nan"},{"family":"Chaw","given":"Shu-Miaw"}],"issued":{"date-parts":[["2007",9,1]]}}},{"id":167,"uris":["http://zotero.org/users/local/5gzG86WZ/items/KJQY46Q2"],"itemData":{"id":167,"type":"article-journal","abstract":"Angiosperm mitochondrial genomes exhibit many unusual properties, including heterogeneous nucleotide composition and exceptionally large and variable genome sizes. Determining the role of nonadaptive mechanisms such as mutation bias in shaping the molecular evolution of these unique genomes has proven challenging because their dynamic structures generally prevent identification of homologous intergenic sequences for comparative analyses. Here, we report an analysis of angiosperm mitochondrial DNA sequences that are derived from inserted plastid DNA (mtpts). The availability of numerous completely sequenced plastid genomes allows us to infer the evolutionary history of these insertions, including the specific nucleotide substitutions and indels that have occurred because their incorporation into the mitochondrial genome. Our analysis confirmed that many mtpts have a complex history, including frequent gene conversion and multiple examples of horizontal transfer between divergent angiosperm lineages. Nevertheless, it is clear that the majority of extant mtpt sequence in angiosperms is the product of recent transfer (or gene conversion) and is subject to rapid loss/deterioration, suggesting that most mtpts are evolving relatively free from functional constraint. The evolution of mtpt sequences reveals a pattern of biased mutational input in angiosperm mitochondrial genomes, including an excess of small deletions over insertions and a skew toward nucleotide substitutions that increase AT content. However, these mutation biases are far weaker than have been observed in many other cellular genomes, providing insight into some of the notable features of angiosperm mitochondrial architecture, including the retention of large intergenic regions and the relatively neutral GC content found in these regions.","container-title":"Genome Biology and Evolution","DOI":"10.1093/gbe/evu253","ISSN":"1759-6653","issue":"12","journalAbbreviation":"Genome Biology and Evolution","page":"3210-3221","source":"Silverchair","title":"History of Plastid DNA Insertions Reveals Weak Deletion and AT Mutation Biases in Angiosperm Mitochondrial Genomes","volume":"6","author":[{"family":"Sloan","given":"Daniel B."},{"family":"Wu","given":"Zhiqiang"}],"issued":{"date-parts":[["2014",12,1]]}}},{"id":165,"uris":["http://zotero.org/users/local/5gzG86WZ/items/XX5PKKQ6"],"itemData":{"id":165,"type":"article-journal","abstract":"Angiosperm mitochondrial genomes (mtDNA) exhibit variable quantities of alien sequences. Many of these sequences are acquired by intracellular gene transfer (IGT) from the plastid. In addition, frequent events of horizontal gene transfer (HGT) between mitochondria of different species also contribute to their expanded genomes. In contrast, alien sequences are rarely found in plastid genomes. Most of the plant-to-plant HGT events involve mitochondrion-to-mitochondrion transfers. Occasionally, foreign sequences in mtDNAs are plastid-derived (MTPT), raising questions about their origin, frequency, and mechanism of transfer. The rising number of complete mtDNAs allowed us to address these questions. We identified 15 new foreign MTPTs, increasing significantly the number of those previously reported. One out of five of the angiosperm species analyzed contained at least one foreign MTPT, suggesting a remarkable frequency of HGT among plants. By analyzing the flanking regions of the foreign MTPTs, we found strong evidence for mt-to-mt transfers in 65% of the cases. We hypothesize that plastid sequences were initially acquired by the native mtDNA via IGT and then transferred to a distantly-related plant via mitochondrial HGT, rather than directly from a foreign plastid to the mitochondrial genome. Finally, we describe three novel putative cases of mitochondrial-derived sequences among angiosperm plastomes.","container-title":"Scientific Reports","DOI":"10.1038/srep43402","ISSN":"2045-2322","issue":"1","journalAbbreviation":"Sci Rep","language":"en","license":"2017 The Author(s)","note":"publisher: Nature Publishing Group","page":"43402","source":"www.nature.com","title":"Foreign Plastid Sequences in Plant Mitochondria are Frequently Acquired Via Mitochondrion-to-Mitochondrion Horizontal Transfer","volume":"7","author":[{"family":"Gandini","given":"C. L."},{"family":"Sanchez-Puerta","given":"M. V."}],"issued":{"date-parts":[["2017",3,6]]}}}],"schema":"https://github.com/citation-style-language/schema/raw/master/csl-citation.json"} </w:instrText>
      </w:r>
      <w:r w:rsidR="002A3580">
        <w:rPr>
          <w:rFonts w:ascii="Times New Roman" w:eastAsia="Times New Roman" w:hAnsi="Times New Roman" w:cs="Times New Roman"/>
          <w:color w:val="000000"/>
        </w:rPr>
        <w:fldChar w:fldCharType="separate"/>
      </w:r>
      <w:r w:rsidR="002A3580" w:rsidRPr="002A3580">
        <w:rPr>
          <w:rFonts w:ascii="Times New Roman" w:hAnsi="Times New Roman" w:cs="Times New Roman"/>
          <w:color w:val="000000"/>
          <w:vertAlign w:val="superscript"/>
        </w:rPr>
        <w:t>6–8</w:t>
      </w:r>
      <w:r w:rsidR="002A3580">
        <w:rPr>
          <w:rFonts w:ascii="Times New Roman" w:eastAsia="Times New Roman" w:hAnsi="Times New Roman" w:cs="Times New Roman"/>
          <w:color w:val="000000"/>
        </w:rPr>
        <w:fldChar w:fldCharType="end"/>
      </w:r>
      <w:r w:rsidR="00963E28" w:rsidRPr="00963E28">
        <w:rPr>
          <w:rFonts w:ascii="Times New Roman" w:eastAsia="Times New Roman" w:hAnsi="Times New Roman" w:cs="Times New Roman"/>
          <w:color w:val="000000"/>
        </w:rPr>
        <w:t>, and likely explains the higher ANI shared with mitochondrial genomes.</w:t>
      </w:r>
      <w:r w:rsidR="00682608">
        <w:rPr>
          <w:rFonts w:ascii="Times New Roman" w:eastAsia="Times New Roman" w:hAnsi="Times New Roman" w:cs="Times New Roman"/>
          <w:color w:val="000000"/>
        </w:rPr>
        <w:t xml:space="preserve"> Furthermore, our</w:t>
      </w:r>
      <w:r w:rsidR="00E967C8">
        <w:rPr>
          <w:rFonts w:ascii="Times New Roman" w:eastAsia="Times New Roman" w:hAnsi="Times New Roman" w:cs="Times New Roman"/>
          <w:color w:val="000000"/>
        </w:rPr>
        <w:t xml:space="preserve"> initial</w:t>
      </w:r>
      <w:r w:rsidR="00682608">
        <w:rPr>
          <w:rFonts w:ascii="Times New Roman" w:eastAsia="Times New Roman" w:hAnsi="Times New Roman" w:cs="Times New Roman"/>
          <w:color w:val="000000"/>
        </w:rPr>
        <w:t xml:space="preserve"> phylogenetic analysis</w:t>
      </w:r>
      <w:r w:rsidR="005B7271">
        <w:rPr>
          <w:rFonts w:ascii="Times New Roman" w:eastAsia="Times New Roman" w:hAnsi="Times New Roman" w:cs="Times New Roman"/>
          <w:color w:val="000000"/>
        </w:rPr>
        <w:t xml:space="preserve"> </w:t>
      </w:r>
      <w:r w:rsidR="00682608">
        <w:rPr>
          <w:rFonts w:ascii="Times New Roman" w:eastAsia="Times New Roman" w:hAnsi="Times New Roman" w:cs="Times New Roman"/>
          <w:color w:val="000000"/>
        </w:rPr>
        <w:t xml:space="preserve">included </w:t>
      </w:r>
      <w:r w:rsidR="00682608" w:rsidRPr="00AF05FF">
        <w:rPr>
          <w:rFonts w:ascii="Times New Roman" w:eastAsia="Times New Roman" w:hAnsi="Times New Roman" w:cs="Times New Roman"/>
          <w:color w:val="000000"/>
        </w:rPr>
        <w:t xml:space="preserve">Alveolata </w:t>
      </w:r>
      <w:r w:rsidR="00682608">
        <w:rPr>
          <w:rFonts w:ascii="Times New Roman" w:eastAsia="Times New Roman" w:hAnsi="Times New Roman" w:cs="Times New Roman"/>
          <w:color w:val="000000"/>
        </w:rPr>
        <w:t xml:space="preserve">RefSeq </w:t>
      </w:r>
      <w:r w:rsidR="00682608" w:rsidRPr="00AF05FF">
        <w:rPr>
          <w:rFonts w:ascii="Times New Roman" w:eastAsia="Times New Roman" w:hAnsi="Times New Roman" w:cs="Times New Roman"/>
          <w:color w:val="000000"/>
        </w:rPr>
        <w:t xml:space="preserve">plastomes, but due to their extremely long branch lengths, we excluded them and </w:t>
      </w:r>
      <w:r w:rsidR="005B7271">
        <w:rPr>
          <w:rFonts w:ascii="Times New Roman" w:eastAsia="Times New Roman" w:hAnsi="Times New Roman" w:cs="Times New Roman"/>
          <w:color w:val="000000"/>
        </w:rPr>
        <w:t xml:space="preserve">the </w:t>
      </w:r>
      <w:r w:rsidR="00682608" w:rsidRPr="00AF05FF">
        <w:rPr>
          <w:rFonts w:ascii="Times New Roman" w:eastAsia="Times New Roman" w:hAnsi="Times New Roman" w:cs="Times New Roman"/>
          <w:color w:val="000000"/>
        </w:rPr>
        <w:t xml:space="preserve">associated </w:t>
      </w:r>
      <w:proofErr w:type="spellStart"/>
      <w:r w:rsidR="00682608" w:rsidRPr="00AF05FF">
        <w:rPr>
          <w:rFonts w:ascii="Times New Roman" w:eastAsia="Times New Roman" w:hAnsi="Times New Roman" w:cs="Times New Roman"/>
          <w:color w:val="000000"/>
        </w:rPr>
        <w:t>ptMAGs</w:t>
      </w:r>
      <w:proofErr w:type="spellEnd"/>
      <w:r w:rsidR="00682608" w:rsidRPr="00AF05FF">
        <w:rPr>
          <w:rFonts w:ascii="Times New Roman" w:eastAsia="Times New Roman" w:hAnsi="Times New Roman" w:cs="Times New Roman"/>
          <w:color w:val="000000"/>
        </w:rPr>
        <w:t xml:space="preserve"> </w:t>
      </w:r>
      <w:r w:rsidR="005B7271">
        <w:rPr>
          <w:rFonts w:ascii="Times New Roman" w:eastAsia="Times New Roman" w:hAnsi="Times New Roman" w:cs="Times New Roman"/>
          <w:color w:val="000000"/>
        </w:rPr>
        <w:t>from</w:t>
      </w:r>
      <w:r w:rsidR="00682608" w:rsidRPr="00AF05FF">
        <w:rPr>
          <w:rFonts w:ascii="Times New Roman" w:eastAsia="Times New Roman" w:hAnsi="Times New Roman" w:cs="Times New Roman"/>
          <w:color w:val="000000"/>
        </w:rPr>
        <w:t xml:space="preserve"> subsequently analys</w:t>
      </w:r>
      <w:r w:rsidR="005B7271">
        <w:rPr>
          <w:rFonts w:ascii="Times New Roman" w:eastAsia="Times New Roman" w:hAnsi="Times New Roman" w:cs="Times New Roman"/>
          <w:color w:val="000000"/>
        </w:rPr>
        <w:t>e</w:t>
      </w:r>
      <w:r w:rsidR="00682608" w:rsidRPr="00AF05FF">
        <w:rPr>
          <w:rFonts w:ascii="Times New Roman" w:eastAsia="Times New Roman" w:hAnsi="Times New Roman" w:cs="Times New Roman"/>
          <w:color w:val="000000"/>
        </w:rPr>
        <w:t>s (Supplementary Fig. S2).</w:t>
      </w:r>
    </w:p>
    <w:p w14:paraId="0BB6AB9C" w14:textId="77777777" w:rsidR="00963E28" w:rsidRDefault="00963E28" w:rsidP="000550C8">
      <w:pPr>
        <w:tabs>
          <w:tab w:val="left" w:pos="3261"/>
        </w:tabs>
        <w:spacing w:line="276" w:lineRule="auto"/>
        <w:rPr>
          <w:rFonts w:ascii="Times New Roman" w:eastAsia="Times New Roman" w:hAnsi="Times New Roman" w:cs="Times New Roman"/>
          <w:color w:val="000000"/>
        </w:rPr>
      </w:pPr>
    </w:p>
    <w:p w14:paraId="0D79C012" w14:textId="48A77496" w:rsidR="00755DFE" w:rsidRPr="00AF05FF" w:rsidRDefault="00FE2CF7" w:rsidP="00755DFE">
      <w:pPr>
        <w:tabs>
          <w:tab w:val="left" w:pos="3261"/>
        </w:tabs>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In our phylogenetic analyses</w:t>
      </w:r>
      <w:r w:rsidR="00ED5F82">
        <w:rPr>
          <w:rFonts w:ascii="Times New Roman" w:eastAsia="Times New Roman" w:hAnsi="Times New Roman" w:cs="Times New Roman"/>
          <w:color w:val="000000"/>
        </w:rPr>
        <w:t xml:space="preserve">, </w:t>
      </w:r>
      <w:proofErr w:type="spellStart"/>
      <w:r w:rsidR="00ED5F82">
        <w:rPr>
          <w:rFonts w:ascii="Times New Roman" w:eastAsia="Times New Roman" w:hAnsi="Times New Roman" w:cs="Times New Roman"/>
          <w:color w:val="000000"/>
        </w:rPr>
        <w:t>ptMAGs</w:t>
      </w:r>
      <w:proofErr w:type="spellEnd"/>
      <w:r w:rsidR="00ED5F82">
        <w:rPr>
          <w:rFonts w:ascii="Times New Roman" w:eastAsia="Times New Roman" w:hAnsi="Times New Roman" w:cs="Times New Roman"/>
          <w:color w:val="000000"/>
        </w:rPr>
        <w:t xml:space="preserve"> and RefSeq plastomes </w:t>
      </w:r>
      <w:r w:rsidR="00D856AC">
        <w:rPr>
          <w:rFonts w:ascii="Times New Roman" w:eastAsia="Times New Roman" w:hAnsi="Times New Roman" w:cs="Times New Roman"/>
          <w:color w:val="000000"/>
        </w:rPr>
        <w:t>together formed a strongly supported monophyletic group</w:t>
      </w:r>
      <w:r w:rsidR="00BF14B5">
        <w:rPr>
          <w:rFonts w:ascii="Times New Roman" w:eastAsia="Times New Roman" w:hAnsi="Times New Roman" w:cs="Times New Roman"/>
          <w:color w:val="000000"/>
        </w:rPr>
        <w:t>, positioned</w:t>
      </w:r>
      <w:r w:rsidR="00D856AC">
        <w:rPr>
          <w:rFonts w:ascii="Times New Roman" w:eastAsia="Times New Roman" w:hAnsi="Times New Roman" w:cs="Times New Roman"/>
          <w:color w:val="000000"/>
        </w:rPr>
        <w:t xml:space="preserve"> as a sister to </w:t>
      </w:r>
      <w:r w:rsidR="00D856AC" w:rsidRPr="00247904">
        <w:rPr>
          <w:rFonts w:ascii="Times New Roman" w:eastAsia="Times New Roman" w:hAnsi="Times New Roman" w:cs="Times New Roman"/>
          <w:color w:val="000000" w:themeColor="text1"/>
        </w:rPr>
        <w:t>cyanobacterial order Gloeomargaritales</w:t>
      </w:r>
      <w:r w:rsidR="00BF14B5">
        <w:rPr>
          <w:rFonts w:ascii="Times New Roman" w:eastAsia="Times New Roman" w:hAnsi="Times New Roman" w:cs="Times New Roman"/>
          <w:color w:val="000000" w:themeColor="text1"/>
        </w:rPr>
        <w:t>. This finding aligns</w:t>
      </w:r>
      <w:r w:rsidR="00D856AC">
        <w:rPr>
          <w:rFonts w:ascii="Times New Roman" w:eastAsia="Times New Roman" w:hAnsi="Times New Roman" w:cs="Times New Roman"/>
          <w:color w:val="000000" w:themeColor="text1"/>
        </w:rPr>
        <w:t xml:space="preserve"> </w:t>
      </w:r>
      <w:r w:rsidR="001057D2">
        <w:rPr>
          <w:rFonts w:ascii="Times New Roman" w:eastAsia="Times New Roman" w:hAnsi="Times New Roman" w:cs="Times New Roman"/>
          <w:color w:val="000000" w:themeColor="text1"/>
        </w:rPr>
        <w:t xml:space="preserve">with the observation that Archaeplastida plastids </w:t>
      </w:r>
      <w:r w:rsidR="00430E3D">
        <w:rPr>
          <w:rFonts w:ascii="Times New Roman" w:eastAsia="Times New Roman" w:hAnsi="Times New Roman" w:cs="Times New Roman"/>
          <w:color w:val="000000" w:themeColor="text1"/>
        </w:rPr>
        <w:t>originated</w:t>
      </w:r>
      <w:r w:rsidR="001057D2">
        <w:rPr>
          <w:rFonts w:ascii="Times New Roman" w:eastAsia="Times New Roman" w:hAnsi="Times New Roman" w:cs="Times New Roman"/>
          <w:color w:val="000000" w:themeColor="text1"/>
        </w:rPr>
        <w:t xml:space="preserve"> from deeply branching cyanobacterial lineage</w:t>
      </w:r>
      <w:r w:rsidR="001057D2">
        <w:rPr>
          <w:rFonts w:ascii="Times New Roman" w:eastAsia="Times New Roman" w:hAnsi="Times New Roman" w:cs="Times New Roman"/>
          <w:color w:val="000000" w:themeColor="text1"/>
        </w:rPr>
        <w:fldChar w:fldCharType="begin"/>
      </w:r>
      <w:r w:rsidR="002A3580">
        <w:rPr>
          <w:rFonts w:ascii="Times New Roman" w:eastAsia="Times New Roman" w:hAnsi="Times New Roman" w:cs="Times New Roman"/>
          <w:color w:val="000000" w:themeColor="text1"/>
        </w:rPr>
        <w:instrText xml:space="preserve"> ADDIN ZOTERO_ITEM CSL_CITATION {"citationID":"gV8lWsvX","properties":{"formattedCitation":"\\super 9\\uc0\\u8211{}11\\nosupersub{}","plainCitation":"9–11","noteIndex":0},"citationItems":[{"id":338,"uris":["http://zotero.org/users/local/5gzG86WZ/items/39SE386K"],"itemData":{"id":338,"type":"article-journal","abstract":"&lt;p&gt;The phylum Cyanobacteria includes free-living bacteria and plastids, the descendants of cyanobacteria that were engulfed by the ancestral lineage of the major photosynthetic eukaryotic group Archaeplastida. Endosymbiotic events that followed this primary endosymbiosis spread plastids across diverse eukaryotic groups. The remnants of the ancestral cyanobacterial genome present in all modern plastids, enable the placement of plastids within Cyanobacteria using sequence-based phylogenetic analyses. To date, such phylogenetic studies have produced conflicting results and two competing hypotheses: (1) plastids diverge relatively recently in cyanobacterial evolution and are most closely related to nitrogen-fixing cyanobacteria, or (2) plastids diverge early in the evolutionary history of cyanobacteria, before the divergence of most cyanobacterial lineages. Here, we use phylogenetic analysis of ribosomal proteins from an expanded data set of cyanobacterial and representative plastid genomes to infer a deep placement for the divergence of the plastid ancestor lineage. We recover plastids as sister to &lt;italic&gt;Gloeomargarita&lt;/italic&gt; and show that the group diverges from other cyanobacterial groups before &lt;italic&gt;Pseudanabaena&lt;/italic&gt;, a previously unreported placement. The tree topologies and phylogenetic distances in our study have implications for future molecular clock studies that aim to model accurate divergence times, especially with respect to groups containing fossil calibrations. The newly sequenced cyanobacterial groups included here will also enable the use of novel cyanobacterial microfossil calibrations.&lt;/p&gt;","container-title":"Frontiers in Microbiology","DOI":"10.3389/fmicb.2019.01612","ISSN":"1664-302X","journalAbbreviation":"Front. Microbiol.","language":"English","note":"publisher: Frontiers","source":"Frontiers","title":"An Expanded Ribosomal Phylogeny of Cyanobacteria Supports a Deep Placement of Plastids","URL":"https://www.frontiersin.org/journals/microbiology/articles/10.3389/fmicb.2019.01612/full","volume":"10","author":[{"family":"Moore","given":"Kelsey R."},{"family":"Magnabosco","given":"Cara"},{"family":"Momper","given":"Lily"},{"family":"Gold","given":"David A."},{"family":"Bosak","given":"Tanja"},{"family":"Fournier","given":"Gregory P."}],"accessed":{"date-parts":[["2025",2,9]]},"issued":{"date-parts":[["2019",7,12]]}}},{"id":335,"uris":["http://zotero.org/users/local/5gzG86WZ/items/3QWJZBIY"],"itemData":{"id":335,"type":"article-journal","container-title":"Current Biology","DOI":"10.1016/j.cub.2016.11.056","ISSN":"09609822","issue":"3","journalAbbreviation":"Current Biology","language":"en","page":"386-391","source":"DOI.org (Crossref)","title":"An Early-Branching Freshwater Cyanobacterium at the Origin of Plastids","volume":"27","author":[{"family":"Ponce-Toledo","given":"Rafael I."},{"family":"Deschamps","given":"Philippe"},{"family":"López-García","given":"Purificación"},{"family":"Zivanovic","given":"Yvan"},{"family":"Benzerara","given":"Karim"},{"family":"Moreira","given":"David"}],"issued":{"date-parts":[["2017",2]]}}},{"id":178,"uris":["http://zotero.org/users/local/5gzG86WZ/items/X2ME9CDB"],"itemData":{"id":178,"type":"article-journal","abstract":"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2A3580">
        <w:rPr>
          <w:rFonts w:ascii="Cambria Math" w:eastAsia="Times New Roman" w:hAnsi="Cambria Math" w:cs="Cambria Math"/>
          <w:color w:val="000000" w:themeColor="text1"/>
        </w:rPr>
        <w:instrText>∼</w:instrText>
      </w:r>
      <w:r w:rsidR="002A3580">
        <w:rPr>
          <w:rFonts w:ascii="Times New Roman" w:eastAsia="Times New Roman" w:hAnsi="Times New Roman" w:cs="Times New Roman"/>
          <w:color w:val="000000" w:themeColor="text1"/>
        </w:rPr>
        <w:instrText xml:space="preserve">2.1 billion y ago (Bya). Our analyses suggest that the Archaeplastida, consisting of glaucophytes, red algae, green algae, and land plants, share a common ancestor that lived </w:instrText>
      </w:r>
      <w:r w:rsidR="002A3580">
        <w:rPr>
          <w:rFonts w:ascii="Cambria Math" w:eastAsia="Times New Roman" w:hAnsi="Cambria Math" w:cs="Cambria Math"/>
          <w:color w:val="000000" w:themeColor="text1"/>
        </w:rPr>
        <w:instrText>∼</w:instrText>
      </w:r>
      <w:r w:rsidR="002A3580">
        <w:rPr>
          <w:rFonts w:ascii="Times New Roman" w:eastAsia="Times New Roman" w:hAnsi="Times New Roman" w:cs="Times New Roman"/>
          <w:color w:val="000000" w:themeColor="text1"/>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note":"publisher: Proceedings of the National Academy of Sciences","page":"E7737-E7745","source":"pnas.org (Atypon)","title":"Early photosynthetic eukaryotes inhabited low-salinity habitats","volume":"114","author":[{"family":"Sánchez-Baracaldo","given":"Patricia"},{"family":"Raven","given":"John A."},{"family":"Pisani","given":"Davide"},{"family":"Knoll","given":"Andrew H."}],"issued":{"date-parts":[["2017",9,12]]}}}],"schema":"https://github.com/citation-style-language/schema/raw/master/csl-citation.json"} </w:instrText>
      </w:r>
      <w:r w:rsidR="001057D2">
        <w:rPr>
          <w:rFonts w:ascii="Times New Roman" w:eastAsia="Times New Roman" w:hAnsi="Times New Roman" w:cs="Times New Roman"/>
          <w:color w:val="000000" w:themeColor="text1"/>
        </w:rPr>
        <w:fldChar w:fldCharType="separate"/>
      </w:r>
      <w:r w:rsidR="002A3580" w:rsidRPr="002A3580">
        <w:rPr>
          <w:rFonts w:ascii="Times New Roman" w:hAnsi="Times New Roman" w:cs="Times New Roman"/>
          <w:color w:val="000000"/>
          <w:vertAlign w:val="superscript"/>
        </w:rPr>
        <w:t>9–11</w:t>
      </w:r>
      <w:r w:rsidR="001057D2">
        <w:rPr>
          <w:rFonts w:ascii="Times New Roman" w:eastAsia="Times New Roman" w:hAnsi="Times New Roman" w:cs="Times New Roman"/>
          <w:color w:val="000000" w:themeColor="text1"/>
        </w:rPr>
        <w:fldChar w:fldCharType="end"/>
      </w:r>
      <w:r w:rsidR="001057D2">
        <w:rPr>
          <w:rFonts w:ascii="Times New Roman" w:eastAsia="Times New Roman" w:hAnsi="Times New Roman" w:cs="Times New Roman"/>
          <w:color w:val="000000" w:themeColor="text1"/>
        </w:rPr>
        <w:t xml:space="preserve">. </w:t>
      </w:r>
      <w:r w:rsidR="00755DFE">
        <w:rPr>
          <w:rFonts w:ascii="Times New Roman" w:eastAsia="Times New Roman" w:hAnsi="Times New Roman" w:cs="Times New Roman"/>
          <w:color w:val="000000" w:themeColor="text1"/>
        </w:rPr>
        <w:t xml:space="preserve">Whereas </w:t>
      </w:r>
      <w:r w:rsidR="00755DFE">
        <w:rPr>
          <w:rFonts w:ascii="Times New Roman" w:eastAsia="Times New Roman" w:hAnsi="Times New Roman" w:cs="Times New Roman"/>
          <w:i/>
          <w:iCs/>
          <w:color w:val="000000" w:themeColor="text1"/>
        </w:rPr>
        <w:t xml:space="preserve">Paulinella </w:t>
      </w:r>
      <w:r w:rsidR="00755DFE">
        <w:rPr>
          <w:rFonts w:ascii="Times New Roman" w:eastAsia="Times New Roman" w:hAnsi="Times New Roman" w:cs="Times New Roman"/>
          <w:color w:val="000000" w:themeColor="text1"/>
        </w:rPr>
        <w:t>plastids</w:t>
      </w:r>
      <w:r w:rsidR="00B055BD">
        <w:rPr>
          <w:rFonts w:ascii="Times New Roman" w:eastAsia="Times New Roman" w:hAnsi="Times New Roman" w:cs="Times New Roman"/>
          <w:color w:val="000000" w:themeColor="text1"/>
        </w:rPr>
        <w:t xml:space="preserve"> </w:t>
      </w:r>
      <w:r w:rsidR="00755DFE">
        <w:rPr>
          <w:rFonts w:ascii="Times New Roman" w:eastAsia="Times New Roman" w:hAnsi="Times New Roman" w:cs="Times New Roman"/>
          <w:color w:val="000000" w:themeColor="text1"/>
        </w:rPr>
        <w:t xml:space="preserve">were </w:t>
      </w:r>
      <w:r w:rsidR="00BF14B5">
        <w:rPr>
          <w:rFonts w:ascii="Times New Roman" w:eastAsia="Times New Roman" w:hAnsi="Times New Roman" w:cs="Times New Roman"/>
          <w:color w:val="000000" w:themeColor="text1"/>
        </w:rPr>
        <w:t>placed</w:t>
      </w:r>
      <w:r w:rsidR="00755DFE">
        <w:rPr>
          <w:rFonts w:ascii="Times New Roman" w:eastAsia="Times New Roman" w:hAnsi="Times New Roman" w:cs="Times New Roman"/>
          <w:color w:val="000000" w:themeColor="text1"/>
        </w:rPr>
        <w:t xml:space="preserve"> within</w:t>
      </w:r>
      <w:r w:rsidR="00BF14B5">
        <w:rPr>
          <w:rFonts w:ascii="Times New Roman" w:eastAsia="Times New Roman" w:hAnsi="Times New Roman" w:cs="Times New Roman"/>
          <w:color w:val="000000" w:themeColor="text1"/>
        </w:rPr>
        <w:t xml:space="preserve"> the</w:t>
      </w:r>
      <w:r w:rsidR="00755DFE">
        <w:rPr>
          <w:rFonts w:ascii="Times New Roman" w:eastAsia="Times New Roman" w:hAnsi="Times New Roman" w:cs="Times New Roman"/>
          <w:color w:val="000000" w:themeColor="text1"/>
        </w:rPr>
        <w:t xml:space="preserve"> recently diverged cyanobacterial order PCC-6307, following the diversification of </w:t>
      </w:r>
      <w:r w:rsidR="00755DFE">
        <w:rPr>
          <w:rFonts w:ascii="Times New Roman" w:eastAsia="Times New Roman" w:hAnsi="Times New Roman" w:cs="Times New Roman"/>
          <w:i/>
          <w:iCs/>
          <w:color w:val="000000" w:themeColor="text1"/>
        </w:rPr>
        <w:t xml:space="preserve">Synechococcus </w:t>
      </w:r>
      <w:r w:rsidR="00755DFE">
        <w:rPr>
          <w:rFonts w:ascii="Times New Roman" w:eastAsia="Times New Roman" w:hAnsi="Times New Roman" w:cs="Times New Roman"/>
          <w:color w:val="000000" w:themeColor="text1"/>
        </w:rPr>
        <w:t xml:space="preserve">sp. RSCF101. </w:t>
      </w:r>
      <w:r w:rsidR="007B521A">
        <w:rPr>
          <w:rFonts w:ascii="Times New Roman" w:eastAsia="Times New Roman" w:hAnsi="Times New Roman" w:cs="Times New Roman"/>
          <w:color w:val="000000"/>
        </w:rPr>
        <w:t>O</w:t>
      </w:r>
      <w:r w:rsidR="00755DFE">
        <w:rPr>
          <w:rFonts w:ascii="Times New Roman" w:eastAsia="Times New Roman" w:hAnsi="Times New Roman" w:cs="Times New Roman"/>
          <w:color w:val="000000"/>
        </w:rPr>
        <w:t xml:space="preserve">ur </w:t>
      </w:r>
      <w:r w:rsidR="00755DFE" w:rsidRPr="00AF05FF">
        <w:rPr>
          <w:rFonts w:ascii="Times New Roman" w:eastAsia="Times New Roman" w:hAnsi="Times New Roman" w:cs="Times New Roman"/>
          <w:color w:val="000000"/>
        </w:rPr>
        <w:t>dereplicated dataset</w:t>
      </w:r>
      <w:r w:rsidR="00755DFE">
        <w:rPr>
          <w:rFonts w:ascii="Times New Roman" w:eastAsia="Times New Roman" w:hAnsi="Times New Roman" w:cs="Times New Roman"/>
          <w:color w:val="000000"/>
        </w:rPr>
        <w:t xml:space="preserve"> was much smaller</w:t>
      </w:r>
      <w:r w:rsidR="00BF14B5">
        <w:rPr>
          <w:rFonts w:ascii="Times New Roman" w:eastAsia="Times New Roman" w:hAnsi="Times New Roman" w:cs="Times New Roman"/>
          <w:color w:val="000000"/>
        </w:rPr>
        <w:t>, substantially reducing</w:t>
      </w:r>
      <w:r w:rsidR="00755DFE">
        <w:rPr>
          <w:rFonts w:ascii="Times New Roman" w:eastAsia="Times New Roman" w:hAnsi="Times New Roman" w:cs="Times New Roman"/>
          <w:color w:val="000000"/>
        </w:rPr>
        <w:t xml:space="preserve"> the</w:t>
      </w:r>
      <w:r w:rsidR="00755DFE" w:rsidRPr="00AF05FF">
        <w:rPr>
          <w:rFonts w:ascii="Times New Roman" w:eastAsia="Times New Roman" w:hAnsi="Times New Roman" w:cs="Times New Roman"/>
          <w:color w:val="000000"/>
        </w:rPr>
        <w:t xml:space="preserve"> taxa representing the order PCC-6307 from 498 to 28 taxa. Therefore, we inferred </w:t>
      </w:r>
      <w:r w:rsidR="00755DFE" w:rsidRPr="00AF05FF">
        <w:rPr>
          <w:rFonts w:ascii="Times New Roman" w:eastAsia="Times New Roman" w:hAnsi="Times New Roman" w:cs="Times New Roman"/>
          <w:i/>
          <w:color w:val="000000"/>
        </w:rPr>
        <w:t xml:space="preserve">Paulinella </w:t>
      </w:r>
      <w:r w:rsidR="00755DFE" w:rsidRPr="00AF05FF">
        <w:rPr>
          <w:rFonts w:ascii="Times New Roman" w:eastAsia="Times New Roman" w:hAnsi="Times New Roman" w:cs="Times New Roman"/>
          <w:color w:val="000000"/>
        </w:rPr>
        <w:t xml:space="preserve">plastid </w:t>
      </w:r>
      <w:r w:rsidR="00E967C8">
        <w:rPr>
          <w:rFonts w:ascii="Times New Roman" w:eastAsia="Times New Roman" w:hAnsi="Times New Roman" w:cs="Times New Roman"/>
          <w:color w:val="000000"/>
        </w:rPr>
        <w:t>relationship</w:t>
      </w:r>
      <w:r w:rsidR="00755DFE" w:rsidRPr="00AF05FF">
        <w:rPr>
          <w:rFonts w:ascii="Times New Roman" w:eastAsia="Times New Roman" w:hAnsi="Times New Roman" w:cs="Times New Roman"/>
          <w:color w:val="000000"/>
        </w:rPr>
        <w:t xml:space="preserve"> by retaining all the original PCC-6307 taxa. </w:t>
      </w:r>
      <w:r w:rsidR="00BF14B5">
        <w:rPr>
          <w:rFonts w:ascii="Times New Roman" w:eastAsia="Times New Roman" w:hAnsi="Times New Roman" w:cs="Times New Roman"/>
          <w:color w:val="000000"/>
        </w:rPr>
        <w:t>Despite this</w:t>
      </w:r>
      <w:r w:rsidR="00755DFE" w:rsidRPr="00AF05FF">
        <w:rPr>
          <w:rFonts w:ascii="Times New Roman" w:eastAsia="Times New Roman" w:hAnsi="Times New Roman" w:cs="Times New Roman"/>
          <w:color w:val="000000"/>
        </w:rPr>
        <w:t xml:space="preserve">, the phylogenetic position of </w:t>
      </w:r>
      <w:r w:rsidR="00755DFE" w:rsidRPr="00AF05FF">
        <w:rPr>
          <w:rFonts w:ascii="Times New Roman" w:eastAsia="Times New Roman" w:hAnsi="Times New Roman" w:cs="Times New Roman"/>
          <w:i/>
          <w:color w:val="000000"/>
        </w:rPr>
        <w:t xml:space="preserve">Paulinella </w:t>
      </w:r>
      <w:r w:rsidR="00755DFE" w:rsidRPr="00AF05FF">
        <w:rPr>
          <w:rFonts w:ascii="Times New Roman" w:eastAsia="Times New Roman" w:hAnsi="Times New Roman" w:cs="Times New Roman"/>
          <w:color w:val="000000"/>
        </w:rPr>
        <w:t>plastid within PCC-6307 remained unchanged (Supplementary Fig. S3)</w:t>
      </w:r>
      <w:r w:rsidR="00BF14B5">
        <w:rPr>
          <w:rFonts w:ascii="Times New Roman" w:eastAsia="Times New Roman" w:hAnsi="Times New Roman" w:cs="Times New Roman"/>
          <w:color w:val="000000"/>
        </w:rPr>
        <w:t>,</w:t>
      </w:r>
      <w:r w:rsidR="00755DFE" w:rsidRPr="00AF05FF">
        <w:rPr>
          <w:rFonts w:ascii="Times New Roman" w:eastAsia="Times New Roman" w:hAnsi="Times New Roman" w:cs="Times New Roman"/>
          <w:color w:val="000000"/>
        </w:rPr>
        <w:t xml:space="preserve"> even with the expanded dataset.  The </w:t>
      </w:r>
      <w:r w:rsidR="00755DFE" w:rsidRPr="00AF05FF">
        <w:rPr>
          <w:rFonts w:ascii="Times New Roman" w:eastAsia="Times New Roman" w:hAnsi="Times New Roman" w:cs="Times New Roman"/>
          <w:i/>
          <w:color w:val="000000"/>
        </w:rPr>
        <w:t xml:space="preserve">Synechococcus </w:t>
      </w:r>
      <w:r w:rsidR="00755DFE" w:rsidRPr="00AF05FF">
        <w:rPr>
          <w:rFonts w:ascii="Times New Roman" w:eastAsia="Times New Roman" w:hAnsi="Times New Roman" w:cs="Times New Roman"/>
          <w:color w:val="000000"/>
        </w:rPr>
        <w:t xml:space="preserve">sp. RSCF101 </w:t>
      </w:r>
      <w:r w:rsidR="001879C6">
        <w:rPr>
          <w:rFonts w:ascii="Times New Roman" w:eastAsia="Times New Roman" w:hAnsi="Times New Roman" w:cs="Times New Roman"/>
          <w:color w:val="000000"/>
        </w:rPr>
        <w:t xml:space="preserve">is distinct from </w:t>
      </w:r>
      <w:r w:rsidR="001879C6" w:rsidRPr="00AF05FF">
        <w:rPr>
          <w:rFonts w:ascii="Times New Roman" w:eastAsia="Times New Roman" w:hAnsi="Times New Roman" w:cs="Times New Roman"/>
          <w:i/>
          <w:color w:val="000000"/>
        </w:rPr>
        <w:t xml:space="preserve">Synechococcus </w:t>
      </w:r>
      <w:r w:rsidR="001879C6" w:rsidRPr="00AF05FF">
        <w:rPr>
          <w:rFonts w:ascii="Times New Roman" w:eastAsia="Times New Roman" w:hAnsi="Times New Roman" w:cs="Times New Roman"/>
          <w:color w:val="000000"/>
        </w:rPr>
        <w:t>sp. WH5701</w:t>
      </w:r>
      <w:r w:rsidR="001879C6">
        <w:rPr>
          <w:rFonts w:ascii="Times New Roman" w:eastAsia="Times New Roman" w:hAnsi="Times New Roman" w:cs="Times New Roman"/>
          <w:color w:val="000000"/>
        </w:rPr>
        <w:t xml:space="preserve">, which is considered closest extant relative of </w:t>
      </w:r>
      <w:r w:rsidR="001879C6">
        <w:rPr>
          <w:rFonts w:ascii="Times New Roman" w:eastAsia="Times New Roman" w:hAnsi="Times New Roman" w:cs="Times New Roman"/>
          <w:i/>
          <w:iCs/>
          <w:color w:val="000000"/>
        </w:rPr>
        <w:t xml:space="preserve">Paulinella </w:t>
      </w:r>
      <w:r w:rsidR="001879C6">
        <w:rPr>
          <w:rFonts w:ascii="Times New Roman" w:eastAsia="Times New Roman" w:hAnsi="Times New Roman" w:cs="Times New Roman"/>
          <w:color w:val="000000"/>
        </w:rPr>
        <w:t>plastid</w:t>
      </w:r>
      <w:r w:rsidR="001879C6">
        <w:rPr>
          <w:rFonts w:ascii="Times New Roman" w:eastAsia="Times New Roman" w:hAnsi="Times New Roman" w:cs="Times New Roman"/>
          <w:color w:val="000000"/>
        </w:rPr>
        <w:fldChar w:fldCharType="begin"/>
      </w:r>
      <w:r w:rsidR="001879C6">
        <w:rPr>
          <w:rFonts w:ascii="Times New Roman" w:eastAsia="Times New Roman" w:hAnsi="Times New Roman" w:cs="Times New Roman"/>
          <w:color w:val="000000"/>
        </w:rPr>
        <w:instrText xml:space="preserve"> ADDIN ZOTERO_ITEM CSL_CITATION {"citationID":"ukhZV7nk","properties":{"formattedCitation":"\\super 12\\nosupersub{}","plainCitation":"12","noteIndex":0},"citationItems":[{"id":138,"uris":["http://zotero.org/users/local/5gzG86WZ/items/GLYKZJIJ"],"itemData":{"id":138,"type":"article-journal","container-title":"Current Biology","DOI":"10.1016/j.cub.2008.02.051","ISSN":"0960-9822","issue":"6","journalAbbreviation":"Current Biology","language":"English","note":"publisher: Elsevier\nPMID: 18356055","page":"410-418","source":"www.cell.com","title":"Chromatophore Genome Sequence of Paulinella Sheds Light on Acquisition of Photosynthesis by Eukaryotes","volume":"18","author":[{"family":"Nowack","given":"Eva C. M."},{"family":"Melkonian","given":"Michael"},{"family":"Glöckner","given":"Gernot"}],"issued":{"date-parts":[["2008",3,25]]}}}],"schema":"https://github.com/citation-style-language/schema/raw/master/csl-citation.json"} </w:instrText>
      </w:r>
      <w:r w:rsidR="001879C6">
        <w:rPr>
          <w:rFonts w:ascii="Times New Roman" w:eastAsia="Times New Roman" w:hAnsi="Times New Roman" w:cs="Times New Roman"/>
          <w:color w:val="000000"/>
        </w:rPr>
        <w:fldChar w:fldCharType="separate"/>
      </w:r>
      <w:r w:rsidR="001879C6" w:rsidRPr="001879C6">
        <w:rPr>
          <w:rFonts w:ascii="Times New Roman" w:hAnsi="Times New Roman" w:cs="Times New Roman"/>
          <w:color w:val="000000"/>
          <w:vertAlign w:val="superscript"/>
        </w:rPr>
        <w:t>12</w:t>
      </w:r>
      <w:r w:rsidR="001879C6">
        <w:rPr>
          <w:rFonts w:ascii="Times New Roman" w:eastAsia="Times New Roman" w:hAnsi="Times New Roman" w:cs="Times New Roman"/>
          <w:color w:val="000000"/>
        </w:rPr>
        <w:fldChar w:fldCharType="end"/>
      </w:r>
      <w:r w:rsidR="00BF14B5">
        <w:rPr>
          <w:rFonts w:ascii="Times New Roman" w:eastAsia="Times New Roman" w:hAnsi="Times New Roman" w:cs="Times New Roman"/>
          <w:color w:val="000000"/>
        </w:rPr>
        <w:t xml:space="preserve">. These </w:t>
      </w:r>
      <w:r w:rsidR="00755DFE" w:rsidRPr="00AF05FF">
        <w:rPr>
          <w:rFonts w:ascii="Times New Roman" w:eastAsia="Times New Roman" w:hAnsi="Times New Roman" w:cs="Times New Roman"/>
          <w:color w:val="000000"/>
        </w:rPr>
        <w:t xml:space="preserve">two </w:t>
      </w:r>
      <w:r w:rsidR="00755DFE" w:rsidRPr="00AF05FF">
        <w:rPr>
          <w:rFonts w:ascii="Times New Roman" w:eastAsia="Times New Roman" w:hAnsi="Times New Roman" w:cs="Times New Roman"/>
          <w:i/>
          <w:color w:val="000000"/>
        </w:rPr>
        <w:t xml:space="preserve">Synechococcus </w:t>
      </w:r>
      <w:r w:rsidR="00755DFE" w:rsidRPr="00AF05FF">
        <w:rPr>
          <w:rFonts w:ascii="Times New Roman" w:eastAsia="Times New Roman" w:hAnsi="Times New Roman" w:cs="Times New Roman"/>
          <w:color w:val="000000"/>
        </w:rPr>
        <w:t xml:space="preserve">species belonged to </w:t>
      </w:r>
      <w:r w:rsidR="00E967C8">
        <w:rPr>
          <w:rFonts w:ascii="Times New Roman" w:eastAsia="Times New Roman" w:hAnsi="Times New Roman" w:cs="Times New Roman"/>
          <w:color w:val="000000"/>
        </w:rPr>
        <w:t>separate</w:t>
      </w:r>
      <w:r w:rsidR="00755DFE" w:rsidRPr="00AF05FF">
        <w:rPr>
          <w:rFonts w:ascii="Times New Roman" w:eastAsia="Times New Roman" w:hAnsi="Times New Roman" w:cs="Times New Roman"/>
          <w:color w:val="000000"/>
        </w:rPr>
        <w:t xml:space="preserve"> phylogenetic clades within the PCC-6307 </w:t>
      </w:r>
      <w:r w:rsidR="00755DFE" w:rsidRPr="00AF05FF">
        <w:rPr>
          <w:rFonts w:ascii="Times New Roman" w:eastAsia="Times New Roman" w:hAnsi="Times New Roman" w:cs="Times New Roman"/>
          <w:color w:val="000000"/>
        </w:rPr>
        <w:lastRenderedPageBreak/>
        <w:t xml:space="preserve">(Fig. 1D, Supplemental Fig. S3). </w:t>
      </w:r>
      <w:r w:rsidR="00BF14B5">
        <w:rPr>
          <w:rFonts w:ascii="Times New Roman" w:eastAsia="Times New Roman" w:hAnsi="Times New Roman" w:cs="Times New Roman"/>
          <w:color w:val="000000"/>
        </w:rPr>
        <w:t xml:space="preserve">Moreover, </w:t>
      </w:r>
      <w:r w:rsidR="00755DFE" w:rsidRPr="00AF05FF">
        <w:rPr>
          <w:rFonts w:ascii="Times New Roman" w:eastAsia="Times New Roman" w:hAnsi="Times New Roman" w:cs="Times New Roman"/>
          <w:i/>
          <w:color w:val="000000"/>
        </w:rPr>
        <w:t xml:space="preserve">Synechococcus </w:t>
      </w:r>
      <w:r w:rsidR="00755DFE" w:rsidRPr="00AF05FF">
        <w:rPr>
          <w:rFonts w:ascii="Times New Roman" w:eastAsia="Times New Roman" w:hAnsi="Times New Roman" w:cs="Times New Roman"/>
          <w:color w:val="000000"/>
        </w:rPr>
        <w:t>spe</w:t>
      </w:r>
      <w:r w:rsidR="00BF14B5">
        <w:rPr>
          <w:rFonts w:ascii="Times New Roman" w:eastAsia="Times New Roman" w:hAnsi="Times New Roman" w:cs="Times New Roman"/>
          <w:color w:val="000000"/>
        </w:rPr>
        <w:t>cies</w:t>
      </w:r>
      <w:r w:rsidR="00755DFE" w:rsidRPr="00AF05FF">
        <w:rPr>
          <w:rFonts w:ascii="Times New Roman" w:eastAsia="Times New Roman" w:hAnsi="Times New Roman" w:cs="Times New Roman"/>
          <w:color w:val="000000"/>
        </w:rPr>
        <w:t xml:space="preserve"> WH5701 and RSCF101</w:t>
      </w:r>
      <w:r w:rsidR="00BF14B5">
        <w:rPr>
          <w:rFonts w:ascii="Times New Roman" w:eastAsia="Times New Roman" w:hAnsi="Times New Roman" w:cs="Times New Roman"/>
          <w:color w:val="000000"/>
        </w:rPr>
        <w:t xml:space="preserve"> exhibit </w:t>
      </w:r>
      <w:r w:rsidR="00755DFE" w:rsidRPr="00AF05FF">
        <w:rPr>
          <w:rFonts w:ascii="Times New Roman" w:eastAsia="Times New Roman" w:hAnsi="Times New Roman" w:cs="Times New Roman"/>
          <w:color w:val="000000"/>
        </w:rPr>
        <w:t>noticeable differences in genomic features, including variation in genome sizes (3.04 Mb vs. 2.98 Mb, respectively) and gene counts (3403 vs. 3021 genes, respectively).</w:t>
      </w:r>
    </w:p>
    <w:p w14:paraId="7FC7123A" w14:textId="77777777" w:rsidR="00372B14" w:rsidRPr="006D2B8D" w:rsidRDefault="00372B14" w:rsidP="006F2E33">
      <w:pPr>
        <w:tabs>
          <w:tab w:val="left" w:pos="3261"/>
        </w:tabs>
        <w:spacing w:line="276" w:lineRule="auto"/>
        <w:rPr>
          <w:rFonts w:ascii="Times New Roman" w:eastAsia="Times New Roman" w:hAnsi="Times New Roman" w:cs="Times New Roman"/>
          <w:b/>
          <w:bCs/>
          <w:color w:val="000000"/>
        </w:rPr>
      </w:pPr>
    </w:p>
    <w:p w14:paraId="47DC14C2" w14:textId="77777777" w:rsidR="006F2E33" w:rsidRPr="00AF05FF" w:rsidRDefault="006F2E33" w:rsidP="006F2E33">
      <w:pPr>
        <w:tabs>
          <w:tab w:val="left" w:pos="3261"/>
        </w:tabs>
        <w:spacing w:line="276" w:lineRule="auto"/>
        <w:rPr>
          <w:rFonts w:ascii="Times New Roman" w:eastAsia="Times New Roman" w:hAnsi="Times New Roman" w:cs="Times New Roman"/>
          <w:i/>
          <w:color w:val="000000"/>
        </w:rPr>
      </w:pPr>
      <w:r w:rsidRPr="00AF05FF">
        <w:rPr>
          <w:rFonts w:ascii="Times New Roman" w:eastAsia="Times New Roman" w:hAnsi="Times New Roman" w:cs="Times New Roman"/>
          <w:b/>
          <w:i/>
          <w:color w:val="000000"/>
        </w:rPr>
        <w:t>Plastid MAGs and their relationships within Ochrophyta</w:t>
      </w:r>
    </w:p>
    <w:p w14:paraId="611528AC" w14:textId="6395FB6D" w:rsidR="006F2E33" w:rsidRPr="00AF05FF" w:rsidRDefault="006F2E33" w:rsidP="006F2E33">
      <w:pPr>
        <w:tabs>
          <w:tab w:val="left" w:pos="3261"/>
        </w:tabs>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highlight w:val="white"/>
        </w:rPr>
        <w:t>In their extensive phylogenomic analyses of stramenopiles, Derelle et al. (2016)</w:t>
      </w:r>
      <w:r w:rsidR="00F13370">
        <w:rPr>
          <w:rFonts w:ascii="Times New Roman" w:eastAsia="Times New Roman" w:hAnsi="Times New Roman" w:cs="Times New Roman"/>
          <w:color w:val="000000"/>
          <w:highlight w:val="white"/>
        </w:rPr>
        <w:fldChar w:fldCharType="begin"/>
      </w:r>
      <w:r w:rsidR="00F13370">
        <w:rPr>
          <w:rFonts w:ascii="Times New Roman" w:eastAsia="Times New Roman" w:hAnsi="Times New Roman" w:cs="Times New Roman"/>
          <w:color w:val="000000"/>
          <w:highlight w:val="white"/>
        </w:rPr>
        <w:instrText xml:space="preserve"> ADDIN ZOTERO_ITEM CSL_CITATION {"citationID":"Nl4PWO8R","properties":{"formattedCitation":"\\super 13\\nosupersub{}","plainCitation":"13","noteIndex":0},"citationItems":[{"id":411,"uris":["http://zotero.org/users/local/5gzG86WZ/items/JBGX2NGN"],"itemData":{"id":411,"type":"article-journal","abstract":"Stramenopiles or heterokonts constitute one of the most speciose and diverse clades of protists. It includes ecologically important algae (such as diatoms or large multicellular brown seaweeds), as well as heterotrophic (e.g., bicosoecids, MAST groups) and parasitic (e.g., Blastocystis, oomycetes) species. Despite their evolutionary and ecological relevance, deep phylogenetic relationships among stramenopile groups, inferred mostly from small-subunit rDNA phylogenies, remain unresolved, especially for the heterotrophic taxa. Taking advantage of recently released stramenopile transcriptome and genome sequences, as well as data from the genomic assembly of the MAST-3 species Incisomonas marina generated in our laboratory, we have carried out the first extensive phylogenomic analysis of stramenopiles, including representatives of most major lineages. Our analyses, based on a large data set of 339 widely distributed proteins, strongly support a root of stramenopiles lying between two clades, Bigyra and Gyrista (Pseudofungi plus Ochrophyta). Additionally, our analyses challenge the Phaeista-Khakista dichotomy of photosynthetic stramenopiles (ochrophytes) as two groups previously considered to be part of the Phaeista (Pelagophyceae and Dictyochophyceae), branch with strong support with the Khakista (Bolidophyceae and Diatomeae). We propose a new classification of ochrophytes within the two groups Chrysista and Diatomista to reflect the new phylogenomic results. Our stramenopile phylogeny provides a robust phylogenetic framework to investigate the evolution and diversification of this group of ecologically relevant protists.","container-title":"Molecular Biology and Evolution","DOI":"10.1093/molbev/msw168","ISSN":"1537-1719","issue":"11","journalAbbreviation":"Mol Biol Evol","language":"eng","note":"PMID: 27512113\nPMCID: PMC5482393","page":"2890-2898","source":"PubMed","title":"A Phylogenomic Framework to Study the Diversity and Evolution of Stramenopiles (=Heterokonts)","volume":"33","author":[{"family":"Derelle","given":"Romain"},{"family":"López-García","given":"Purificación"},{"family":"Timpano","given":"Hélène"},{"family":"Moreira","given":"David"}],"issued":{"date-parts":[["2016",11]]}}}],"schema":"https://github.com/citation-style-language/schema/raw/master/csl-citation.json"} </w:instrText>
      </w:r>
      <w:r w:rsidR="00F13370">
        <w:rPr>
          <w:rFonts w:ascii="Times New Roman" w:eastAsia="Times New Roman" w:hAnsi="Times New Roman" w:cs="Times New Roman"/>
          <w:color w:val="000000"/>
          <w:highlight w:val="white"/>
        </w:rPr>
        <w:fldChar w:fldCharType="separate"/>
      </w:r>
      <w:r w:rsidR="00F13370" w:rsidRPr="00F13370">
        <w:rPr>
          <w:rFonts w:ascii="Times New Roman" w:hAnsi="Times New Roman" w:cs="Times New Roman"/>
          <w:color w:val="000000"/>
          <w:vertAlign w:val="superscript"/>
        </w:rPr>
        <w:t>13</w:t>
      </w:r>
      <w:r w:rsidR="00F13370">
        <w:rPr>
          <w:rFonts w:ascii="Times New Roman" w:eastAsia="Times New Roman" w:hAnsi="Times New Roman" w:cs="Times New Roman"/>
          <w:color w:val="000000"/>
          <w:highlight w:val="white"/>
        </w:rPr>
        <w:fldChar w:fldCharType="end"/>
      </w:r>
      <w:r w:rsidRPr="00AF05FF">
        <w:rPr>
          <w:rFonts w:ascii="Times New Roman" w:eastAsia="Times New Roman" w:hAnsi="Times New Roman" w:cs="Times New Roman"/>
          <w:color w:val="000000"/>
          <w:highlight w:val="white"/>
        </w:rPr>
        <w:t xml:space="preserve"> initially suggested two major divisions within Ochrophyta: Chrysista, which includes classes </w:t>
      </w:r>
      <w:proofErr w:type="spellStart"/>
      <w:r w:rsidRPr="00AF05FF">
        <w:rPr>
          <w:rFonts w:ascii="Times New Roman" w:eastAsia="Times New Roman" w:hAnsi="Times New Roman" w:cs="Times New Roman"/>
          <w:color w:val="000000"/>
          <w:highlight w:val="white"/>
        </w:rPr>
        <w:t>Xanthophyceae</w:t>
      </w:r>
      <w:proofErr w:type="spellEnd"/>
      <w:r w:rsidRPr="00AF05FF">
        <w:rPr>
          <w:rFonts w:ascii="Times New Roman" w:eastAsia="Times New Roman" w:hAnsi="Times New Roman" w:cs="Times New Roman"/>
          <w:color w:val="000000"/>
          <w:highlight w:val="white"/>
        </w:rPr>
        <w:t xml:space="preserve">, Phaeophyceae, </w:t>
      </w:r>
      <w:proofErr w:type="spellStart"/>
      <w:r w:rsidRPr="00AF05FF">
        <w:rPr>
          <w:rFonts w:ascii="Times New Roman" w:eastAsia="Times New Roman" w:hAnsi="Times New Roman" w:cs="Times New Roman"/>
          <w:color w:val="000000"/>
          <w:highlight w:val="white"/>
        </w:rPr>
        <w:t>Rahidophyceae</w:t>
      </w:r>
      <w:proofErr w:type="spellEnd"/>
      <w:r w:rsidRPr="00AF05FF">
        <w:rPr>
          <w:rFonts w:ascii="Times New Roman" w:eastAsia="Times New Roman" w:hAnsi="Times New Roman" w:cs="Times New Roman"/>
          <w:color w:val="000000"/>
          <w:highlight w:val="white"/>
        </w:rPr>
        <w:t xml:space="preserve">, </w:t>
      </w:r>
      <w:proofErr w:type="spellStart"/>
      <w:r w:rsidRPr="00AF05FF">
        <w:rPr>
          <w:rFonts w:ascii="Times New Roman" w:eastAsia="Times New Roman" w:hAnsi="Times New Roman" w:cs="Times New Roman"/>
          <w:color w:val="000000"/>
          <w:highlight w:val="white"/>
        </w:rPr>
        <w:t>Synchromophyceae</w:t>
      </w:r>
      <w:proofErr w:type="spellEnd"/>
      <w:r w:rsidRPr="00AF05FF">
        <w:rPr>
          <w:rFonts w:ascii="Times New Roman" w:eastAsia="Times New Roman" w:hAnsi="Times New Roman" w:cs="Times New Roman"/>
          <w:color w:val="000000"/>
          <w:highlight w:val="white"/>
        </w:rPr>
        <w:t xml:space="preserve">, </w:t>
      </w:r>
      <w:proofErr w:type="spellStart"/>
      <w:r w:rsidRPr="00AF05FF">
        <w:rPr>
          <w:rFonts w:ascii="Times New Roman" w:eastAsia="Times New Roman" w:hAnsi="Times New Roman" w:cs="Times New Roman"/>
          <w:color w:val="000000"/>
          <w:highlight w:val="white"/>
        </w:rPr>
        <w:t>Synurophyceae</w:t>
      </w:r>
      <w:proofErr w:type="spellEnd"/>
      <w:r w:rsidRPr="00AF05FF">
        <w:rPr>
          <w:rFonts w:ascii="Times New Roman" w:eastAsia="Times New Roman" w:hAnsi="Times New Roman" w:cs="Times New Roman"/>
          <w:color w:val="000000"/>
          <w:highlight w:val="white"/>
        </w:rPr>
        <w:t xml:space="preserve">, and </w:t>
      </w:r>
      <w:proofErr w:type="spellStart"/>
      <w:r w:rsidRPr="00AF05FF">
        <w:rPr>
          <w:rFonts w:ascii="Times New Roman" w:eastAsia="Times New Roman" w:hAnsi="Times New Roman" w:cs="Times New Roman"/>
          <w:color w:val="000000"/>
          <w:highlight w:val="white"/>
        </w:rPr>
        <w:t>Chrysophyceae</w:t>
      </w:r>
      <w:proofErr w:type="spellEnd"/>
      <w:r w:rsidRPr="00AF05FF">
        <w:rPr>
          <w:rFonts w:ascii="Times New Roman" w:eastAsia="Times New Roman" w:hAnsi="Times New Roman" w:cs="Times New Roman"/>
          <w:color w:val="000000"/>
          <w:highlight w:val="white"/>
        </w:rPr>
        <w:t xml:space="preserve">, and Diatomista, which comprises the classes </w:t>
      </w:r>
      <w:proofErr w:type="spellStart"/>
      <w:r w:rsidRPr="00AF05FF">
        <w:rPr>
          <w:rFonts w:ascii="Times New Roman" w:eastAsia="Times New Roman" w:hAnsi="Times New Roman" w:cs="Times New Roman"/>
          <w:color w:val="000000"/>
          <w:highlight w:val="white"/>
        </w:rPr>
        <w:t>Pelagophyceae</w:t>
      </w:r>
      <w:proofErr w:type="spellEnd"/>
      <w:r w:rsidRPr="00AF05FF">
        <w:rPr>
          <w:rFonts w:ascii="Times New Roman" w:eastAsia="Times New Roman" w:hAnsi="Times New Roman" w:cs="Times New Roman"/>
          <w:color w:val="000000"/>
          <w:highlight w:val="white"/>
        </w:rPr>
        <w:t xml:space="preserve">, </w:t>
      </w:r>
      <w:proofErr w:type="spellStart"/>
      <w:r w:rsidRPr="00AF05FF">
        <w:rPr>
          <w:rFonts w:ascii="Times New Roman" w:eastAsia="Times New Roman" w:hAnsi="Times New Roman" w:cs="Times New Roman"/>
          <w:color w:val="000000"/>
          <w:highlight w:val="white"/>
        </w:rPr>
        <w:t>Dictyochophyceae</w:t>
      </w:r>
      <w:proofErr w:type="spellEnd"/>
      <w:r w:rsidRPr="00AF05FF">
        <w:rPr>
          <w:rFonts w:ascii="Times New Roman" w:eastAsia="Times New Roman" w:hAnsi="Times New Roman" w:cs="Times New Roman"/>
          <w:color w:val="000000"/>
          <w:highlight w:val="white"/>
        </w:rPr>
        <w:t xml:space="preserve">, </w:t>
      </w:r>
      <w:proofErr w:type="spellStart"/>
      <w:r w:rsidRPr="00AF05FF">
        <w:rPr>
          <w:rFonts w:ascii="Times New Roman" w:eastAsia="Times New Roman" w:hAnsi="Times New Roman" w:cs="Times New Roman"/>
          <w:color w:val="000000"/>
          <w:highlight w:val="white"/>
        </w:rPr>
        <w:t>Bolidophyceae</w:t>
      </w:r>
      <w:proofErr w:type="spellEnd"/>
      <w:r w:rsidRPr="00AF05FF">
        <w:rPr>
          <w:rFonts w:ascii="Times New Roman" w:eastAsia="Times New Roman" w:hAnsi="Times New Roman" w:cs="Times New Roman"/>
          <w:color w:val="000000"/>
          <w:highlight w:val="white"/>
        </w:rPr>
        <w:t xml:space="preserve">, and the phylum </w:t>
      </w:r>
      <w:r w:rsidRPr="00AF05FF">
        <w:rPr>
          <w:rFonts w:ascii="Times New Roman" w:eastAsia="Times New Roman" w:hAnsi="Times New Roman" w:cs="Times New Roman"/>
          <w:color w:val="000000"/>
        </w:rPr>
        <w:t xml:space="preserve">Bacillariophyta (diatoms). Since then, several phylogenomic studies have aimed to delineate major </w:t>
      </w:r>
      <w:proofErr w:type="spellStart"/>
      <w:r w:rsidRPr="00AF05FF">
        <w:rPr>
          <w:rFonts w:ascii="Times New Roman" w:eastAsia="Times New Roman" w:hAnsi="Times New Roman" w:cs="Times New Roman"/>
          <w:color w:val="000000"/>
        </w:rPr>
        <w:t>ochrophyte</w:t>
      </w:r>
      <w:proofErr w:type="spellEnd"/>
      <w:r w:rsidRPr="00AF05FF">
        <w:rPr>
          <w:rFonts w:ascii="Times New Roman" w:eastAsia="Times New Roman" w:hAnsi="Times New Roman" w:cs="Times New Roman"/>
          <w:color w:val="000000"/>
        </w:rPr>
        <w:t xml:space="preserve"> lineages by sampling unrepresented taxa and improving phylogenetic resolution. However, the current understanding of </w:t>
      </w:r>
      <w:proofErr w:type="spellStart"/>
      <w:r w:rsidRPr="00AF05FF">
        <w:rPr>
          <w:rFonts w:ascii="Times New Roman" w:eastAsia="Times New Roman" w:hAnsi="Times New Roman" w:cs="Times New Roman"/>
          <w:color w:val="000000"/>
        </w:rPr>
        <w:t>Ochrophta</w:t>
      </w:r>
      <w:proofErr w:type="spellEnd"/>
      <w:r w:rsidRPr="00AF05FF">
        <w:rPr>
          <w:rFonts w:ascii="Times New Roman" w:eastAsia="Times New Roman" w:hAnsi="Times New Roman" w:cs="Times New Roman"/>
          <w:color w:val="000000"/>
        </w:rPr>
        <w:t xml:space="preserve"> relationships remains inconsistent due to incomparable taxon sampling, different markers (nuclear and organellar), and phylogenetic methods used</w:t>
      </w:r>
      <w:r w:rsidR="00383243">
        <w:rPr>
          <w:rFonts w:ascii="Times New Roman" w:eastAsia="Times New Roman" w:hAnsi="Times New Roman" w:cs="Times New Roman"/>
          <w:color w:val="000000"/>
        </w:rPr>
        <w:fldChar w:fldCharType="begin"/>
      </w:r>
      <w:r w:rsidR="00383243">
        <w:rPr>
          <w:rFonts w:ascii="Times New Roman" w:eastAsia="Times New Roman" w:hAnsi="Times New Roman" w:cs="Times New Roman"/>
          <w:color w:val="000000"/>
        </w:rPr>
        <w:instrText xml:space="preserve"> ADDIN ZOTERO_ITEM CSL_CITATION {"citationID":"7Hd43QjA","properties":{"formattedCitation":"\\super 14\\uc0\\u8211{}18\\nosupersub{}","plainCitation":"14–18","noteIndex":0},"citationItems":[{"id":419,"uris":["http://zotero.org/users/local/5gzG86WZ/items/FUGJ9QPH"],"itemData":{"id":419,"type":"article-journal","abstract":"It is commonly assumed that increasing the number of characters has the potential to resolve evolutionary radiations. Here, we studied photosynthetic stramenopiles (Ochrophyta) using alignments of heterogeneous origin mitochondrion, plastid, and nucleus. Surprisingly while statistical support for the relationships between the six major Ochrophyta lineages increases when comparing the mitochondrion (6,762 sites) and plastid (21,692 sites) trees, it decreases in the nuclear (209,105 sites) tree. Statistical support is not simply related to the data set size but also to the quantity of phylogenetic signal available at each position and our ability to extract it. Here, we show that this ability for current phylogenetic methods is limited, because conﬂicting results were obtained when varying taxon sampling. Even though the use of a better ﬁtting model improved signal extraction and reduced the observed conﬂicts, the plastid data set provided higher statistical support for the ochrophyte radiation than the larger nucleus data set. We propose that the higher support observed in the plastid tree is due to an acceleration of the evolutionary rate in one short deep internal branch, implying that more phylogenetic signal per position is available to resolve the Ochrophyta radiation in the plastid than in the nuclear data set. Our work therefore suggests that, in order to resolve radiations, beyond the obvious use of data sets with more positions, we need to continue developing models of sequence evolution that better extract the phylogenetic signal and design methods to search for genes/characters that contain more signal speciﬁcally for short internal branches.","container-title":"Molecular Biology and Evolution","DOI":"10.1093/molbev/msab300","ISSN":"0737-4038, 1537-1719","issue":"1","language":"en","license":"https://creativecommons.org/licenses/by-nc/4.0/","page":"msab300","source":"DOI.org (Crossref)","title":"Lower Statistical Support with Larger Data Sets: Insights from the Ochrophyta Radiation","title-short":"Lower Statistical Support with Larger Data Sets","volume":"39","author":[{"family":"Di Franco","given":"Arnaud"},{"family":"Baurain","given":"Denis"},{"family":"Glöckner","given":"Gernot"},{"family":"Melkonian","given":"Michael"},{"family":"Philippe","given":"Hervé"}],"editor":[{"family":"Pupko","given":"Tal"}],"issued":{"date-parts":[["2022",1,7]]}}},{"id":420,"uris":["http://zotero.org/users/local/5gzG86WZ/items/DA5RASR6"],"itemData":{"id":420,"type":"article-journal","abstract":"The phylogenetic diversity of Ochrophyta, a diverse and ecologically important radiation of algae, is still incompletely understood even at the level of the principal lineages. One taxon that has eluded simple classification is the marine flagellate genus Olisthodiscus. We investigated Olisthodiscus luteus K-0444 and documented its morphological and genetic differences from the NIES-15 strain, which we described as Olisthodiscus tomasii sp. nov. Phylogenetic analyses of combined 18S and 28S rRNA sequences confirmed that Olisthodiscus constitutes a separate, deep, ochrophyte lineage, but its position could not be resolved. To overcome this problem, we sequenced the plastid genome of O. luteus K-0444 and used the new data in multigene phylogenetic analyses, which suggested that Olisthodiscus is a sister lineage of the class Pinguiophyceae within a broader clade additionally including Chrysophyceae, Synchromophyceae, and Eustigmatophyceae. Surprisingly, the Olisthodiscus plastid genome contained three genes, ycf80, cysT, and cysW, inherited from the rhodophyte ancestor of the ochrophyte plastid yet lost from all other ochrophyte groups studied so far. Combined with nuclear genes for CysA and Sbp proteins, Olisthodiscus is the only known ochrophyte possessing a plastidial sulfate transporter SulT. In addition, the finding of a cemA gene in the Olisthodiscus plastid genome and an updated phylogenetic analysis ruled out the previously proposed hypothesis invoking horizontal cemA transfer from a green algal plastid into Synurales. Altogether, Olisthodiscus clearly represents a novel phylogenetically distinct ochrophyte lineage, which we have proposed as a new class, Olisthodiscophyceae.","container-title":"Journal of Phycology","DOI":"10.1111/jpy.13155","ISSN":"1529-8817","issue":"4","language":"en","license":"© 2021 Phycological Society of America","note":"_eprint: https://onlinelibrary.wiley.com/doi/pdf/10.1111/jpy.13155","page":"1094-1118","source":"Wiley Online Library","title":"Olisthodiscus represents a new class of Ochrophyta","volume":"57","author":[{"family":"Barcytė","given":"Dovilė"},{"family":"Eikrem","given":"Wenche"},{"family":"Engesmo","given":"Anette"},{"family":"Seoane","given":"Sergio"},{"family":"Wohlmann","given":"Jens"},{"family":"Horák","given":"Aleš"},{"family":"Yurchenko","given":"Tatiana"},{"family":"Eliáš","given":"Marek"}],"issued":{"date-parts":[["2021"]]}}},{"id":423,"uris":["http://zotero.org/users/local/5gzG86WZ/items/QIAJ23S9"],"itemData":{"id":423,"type":"article-journal","abstract":"Ochrophyta is an algal group belonging to the Stramenopiles and comprises diverse lineages of algae which contribute significantly to the oceanic ecosystems as primary producers. However, early evolution of the plastid organelle in Ochrophyta is not fully understood. In this study, we provide a well-supported tree of the Stramenopiles inferred by the large-scale phylogenomic analysis that unveils the eukaryvorous (nonphotosynthetic) protist Actinophrys sol (Actinophryidae) is closely related to Ochrophyta. We used genomic and transcriptomic data generated from A. sol to detect molecular traits of its plastid and we found no evidence of plastid genome and plastid-mediated biosynthesis, consistent with previous ultrastructural studies that did not identify any plastids in Actinophryidae. Moreover, our phylogenetic analyses of particular biosynthetic pathways provide no evidence of a current and past plastid in A. sol. However, we found more than a dozen organellar aminoacyl-tRNA synthases (aaRSs) that are of algal origin. Close relationships between aaRS from A. sol and their ochrophyte homologs document gene transfer of algal genes that happened before the divergence of Actinophryidae and Ochrophyta lineages. We further showed experimentally that organellar aaRSs of A. sol are targeted exclusively to mitochondria, although organellar aaRSs in Ochrophyta are dually targeted to mitochondria and plastids. Together, our findings suggested that the last common ancestor of Actinophryidae and Ochrophyta had not yet completed the establishment of host-plastid partnership as seen in the current Ochrophyta species, but acquired at least certain nuclear-encoded genes for the plastid functions.","container-title":"Molecular Biology and Evolution","DOI":"10.1093/molbev/msac065","ISSN":"1537-1719","issue":"4","journalAbbreviation":"Mol Biol Evol","language":"eng","note":"PMID: 35348760\nPMCID: PMC9004409","page":"msac065","source":"PubMed","title":"An Enigmatic Stramenopile Sheds Light on Early Evolution in Ochrophyta Plastid Organellogenesis","volume":"39","author":[{"family":"Azuma","given":"Tomonori"},{"family":"Pánek","given":"Tomáš"},{"family":"Tice","given":"Alexander K."},{"family":"Kayama","given":"Motoki"},{"family":"Kobayashi","given":"Mayumi"},{"family":"Miyashita","given":"Hideaki"},{"family":"Suzaki","given":"Toshinobu"},{"family":"Yabuki","given":"Akinori"},{"family":"Brown","given":"Matthew W."},{"family":"Kamikawa","given":"Ryoma"}],"issued":{"date-parts":[["2022",4,11]]}}},{"id":426,"uris":["http://zotero.org/users/local/5gzG86WZ/items/55IAHWKY"],"itemData":{"id":426,"type":"article-journal","abstract":"Ochrophyta is a vast and morphologically diverse group of algae with complex plastids, including familiar taxa with fundamental ecological importance (diatoms or kelp) and a wealth of lesser-known and obscure organisms. The sheer diversity of ochrophytes poses a challenge for reconstructing their phylogeny, with major gaps in sampling and an unsettled placement of particular taxa yet to be tackled. We sequenced transcriptomes from 25 strategically selected representatives and used these data to build the most taxonomically comprehensive ochrophyte-centered phylogenomic supermatrix to date. We employed a combination of approaches to reconstruct and critically evaluate the relationships among ochrophytes. While generally congruent with previous analyses, the updated ochrophyte phylogenomic tree resolved the position of several taxa with previously uncertain placement and supported a redefinition of the classes Picophagea and Synchromophyceae. Our results indicated that the heterotrophic, plastid-lacking heliozoan Actinophrys sol is not a sister lineage of ochrophytes, as proposed recently, but rather phylogenetically nested among them, implying that it lacks a plastid due to loss. In addition, we found the heterotrophic ochrophyte Picophagus flagellatus to lack all hallmark plastid genes yet to exhibit mitochondrial proteins that seem to be genetic footprints of a lost plastid organelle. We thus document, for the first time, plastid loss in two separate ochrophyte lineages. Furthermore, by exploring eDNA data, we enrich the ochrophyte phylogenetic tree by identifying five novel uncultured class-level lineages. Altogether, our study provides a new framework for reconstructing trait evolution in ochrophytes and demonstrates that plastid loss is more common than previously thought.","container-title":"Current biology: CB","DOI":"10.1016/j.cub.2024.11.065","ISSN":"1879-0445","issue":"3","journalAbbreviation":"Curr Biol","language":"eng","note":"PMID: 39793566","page":"483-499.e8","source":"PubMed","title":"Multiple plastid losses within photosynthetic stramenopiles revealed by comprehensive phylogenomics","volume":"35","author":[{"family":"Terpis","given":"Kristina X."},{"family":"Salomaki","given":"Eric D."},{"family":"Barcytė","given":"Dovilė"},{"family":"Pánek","given":"Tomáš"},{"family":"Verbruggen","given":"Heroen"},{"family":"Kolisko","given":"Martin"},{"family":"Bailey","given":"J. Craig"},{"family":"Eliáš","given":"Marek"},{"family":"Lane","given":"Christopher E."}],"issued":{"date-parts":[["2025",2,3]]}}},{"id":414,"uris":["http://zotero.org/users/local/5gzG86WZ/items/9D3K6SW4"],"itemData":{"id":414,"type":"article-journal","abstract":"Ochrophyta is a photosynthetic lineage that crowns the phylogenetic tree of stramenopiles, one of the major eukaryotic supergroups. Due to their ecological impact as a major primary producer, ochrophytes are relatively well-studied compared to the rest of the stramenopiles, yet their evolutionary relationships remain poorly understood. This is in part due to a number of missing lineages in large-scale multigene analyses, and an apparently rapid radiation leading to many short internodes between ochrophyte subgroups in the tree. These short internodes are also found across deep-branching lineages of stramenopiles with limited phylogenetic signal, leaving many relationships controversial overall. We have addressed this issue with other deep-branching stramenopiles recently, and now examine whether contentious relationships within the ochrophytes may be resolved with the help of filling in missing lineages in an updated phylogenomic dataset of ochrophytes, along with exploring various gene filtering criteria to identify the most phylogenetically informative genes. We generated ten new transcriptomes from various culture collections and a single-cell isolation from an environmental sample, added these to an existing phylogenomic dataset, and examined the effects of selecting genes with high phylogenetic signal or low phylogenetic noise. For some previously contentious relationships, we find a variety of analyses and gene filtering criteria consistently unite previously unstable groupings with strong statistical support. For example, we recovered a robust grouping of Eustigmatophyceae with Raphidophyceae-Phaeophyceae-Xanthophyceae while Olisthodiscophyceae formed a sister-lineage to Pinguiophyceae. Selecting genes with high phylogenetic signal or data quality recovered more stable topologies. Overall, we find that adding under-represented groups across different lineages is still crucial in resolving phylogenetic relationships, and discrete gene properties affect lineages of stramenopiles differently. This is something which may be explored to further our understanding of the molecular evolution of stramenopiles.","container-title":"Molecular Phylogenetics and Evolution","DOI":"10.1016/j.ympev.2024.108120","ISSN":"1055-7903","journalAbbreviation":"Molecular Phylogenetics and Evolution","page":"108120","source":"ScienceDirect","title":"Phylogenomic analyses of ochrophytes (stramenopiles) with an emphasis on neglected lineages","volume":"198","author":[{"family":"Cho","given":"Anna"},{"family":"Lax","given":"Gordon"},{"family":"Keeling","given":"Patrick J."}],"issued":{"date-parts":[["2024",9,1]]}}}],"schema":"https://github.com/citation-style-language/schema/raw/master/csl-citation.json"} </w:instrText>
      </w:r>
      <w:r w:rsidR="00383243">
        <w:rPr>
          <w:rFonts w:ascii="Times New Roman" w:eastAsia="Times New Roman" w:hAnsi="Times New Roman" w:cs="Times New Roman"/>
          <w:color w:val="000000"/>
        </w:rPr>
        <w:fldChar w:fldCharType="separate"/>
      </w:r>
      <w:r w:rsidR="00383243" w:rsidRPr="00383243">
        <w:rPr>
          <w:rFonts w:ascii="Times New Roman" w:hAnsi="Times New Roman" w:cs="Times New Roman"/>
          <w:color w:val="000000"/>
          <w:vertAlign w:val="superscript"/>
        </w:rPr>
        <w:t>14–18</w:t>
      </w:r>
      <w:r w:rsidR="00383243">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While the relationships among the major classes within Diatomista are well resolved, incongruent relationships among the classes within Chrysista are prevalent. </w:t>
      </w:r>
    </w:p>
    <w:p w14:paraId="03C6324B"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rPr>
      </w:pPr>
    </w:p>
    <w:p w14:paraId="0F9B8831" w14:textId="6F457B3B" w:rsidR="006F2E33" w:rsidRPr="00AF05FF" w:rsidRDefault="006F2E33" w:rsidP="006F2E33">
      <w:pPr>
        <w:tabs>
          <w:tab w:val="left" w:pos="3261"/>
        </w:tabs>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rPr>
        <w:t xml:space="preserve">In our study, most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recovered belonged to Ochrophyta (</w:t>
      </w:r>
      <w:r w:rsidR="00F33550">
        <w:rPr>
          <w:rFonts w:ascii="Times New Roman" w:eastAsia="Times New Roman" w:hAnsi="Times New Roman" w:cs="Times New Roman"/>
          <w:color w:val="000000"/>
        </w:rPr>
        <w:t xml:space="preserve">n=155, </w:t>
      </w:r>
      <w:r w:rsidRPr="00AF05FF">
        <w:rPr>
          <w:rFonts w:ascii="Times New Roman" w:eastAsia="Times New Roman" w:hAnsi="Times New Roman" w:cs="Times New Roman"/>
          <w:color w:val="000000"/>
        </w:rPr>
        <w:t xml:space="preserve">Fig. 2). We reconstructed phylogenies by combining the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and reference </w:t>
      </w:r>
      <w:proofErr w:type="spellStart"/>
      <w:r w:rsidRPr="00AF05FF">
        <w:rPr>
          <w:rFonts w:ascii="Times New Roman" w:eastAsia="Times New Roman" w:hAnsi="Times New Roman" w:cs="Times New Roman"/>
          <w:color w:val="000000"/>
        </w:rPr>
        <w:t>ochrophyte</w:t>
      </w:r>
      <w:proofErr w:type="spellEnd"/>
      <w:r w:rsidRPr="00AF05FF">
        <w:rPr>
          <w:rFonts w:ascii="Times New Roman" w:eastAsia="Times New Roman" w:hAnsi="Times New Roman" w:cs="Times New Roman"/>
          <w:color w:val="000000"/>
        </w:rPr>
        <w:t xml:space="preserve"> plastomes to assess the placement of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ithin ochrophytes. Our phylogenetic analyses strongly support the monophyly of Ochrophyta but with inconsistent placement of some classes belonging to Chrysista</w:t>
      </w:r>
      <w:r w:rsidR="007F2FD4">
        <w:rPr>
          <w:rFonts w:ascii="Times New Roman" w:eastAsia="Times New Roman" w:hAnsi="Times New Roman" w:cs="Times New Roman"/>
          <w:color w:val="000000"/>
        </w:rPr>
        <w:t xml:space="preserve"> (Fig. 2, Supplementary Figs. S5-S7)</w:t>
      </w:r>
      <w:r w:rsidRPr="00AF05FF">
        <w:rPr>
          <w:rFonts w:ascii="Times New Roman" w:eastAsia="Times New Roman" w:hAnsi="Times New Roman" w:cs="Times New Roman"/>
          <w:color w:val="000000"/>
        </w:rPr>
        <w:t xml:space="preserve">. </w:t>
      </w:r>
      <w:r w:rsidR="007F2FD4">
        <w:rPr>
          <w:rFonts w:ascii="Times New Roman" w:eastAsia="Times New Roman" w:hAnsi="Times New Roman" w:cs="Times New Roman"/>
          <w:color w:val="000000"/>
        </w:rPr>
        <w:t>O</w:t>
      </w:r>
      <w:r w:rsidRPr="00AF05FF">
        <w:rPr>
          <w:rFonts w:ascii="Times New Roman" w:eastAsia="Times New Roman" w:hAnsi="Times New Roman" w:cs="Times New Roman"/>
          <w:color w:val="000000"/>
        </w:rPr>
        <w:t xml:space="preserve">ur phylogenetic reconstruction, which included only Ochrophyta plastomes and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consistently recovered Chrysista as a paraphyletic group (Supplementary Figs. </w:t>
      </w:r>
      <w:r w:rsidR="003A6F5C">
        <w:rPr>
          <w:rFonts w:ascii="Times New Roman" w:eastAsia="Times New Roman" w:hAnsi="Times New Roman" w:cs="Times New Roman"/>
          <w:color w:val="000000"/>
        </w:rPr>
        <w:t>S5-</w:t>
      </w:r>
      <w:r w:rsidRPr="00AF05FF">
        <w:rPr>
          <w:rFonts w:ascii="Times New Roman" w:eastAsia="Times New Roman" w:hAnsi="Times New Roman" w:cs="Times New Roman"/>
          <w:color w:val="000000"/>
        </w:rPr>
        <w:t xml:space="preserve">S7). To avoid the influence of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e first reconstructed the phylogeny using only 213 reference </w:t>
      </w:r>
      <w:proofErr w:type="spellStart"/>
      <w:r w:rsidRPr="00AF05FF">
        <w:rPr>
          <w:rFonts w:ascii="Times New Roman" w:eastAsia="Times New Roman" w:hAnsi="Times New Roman" w:cs="Times New Roman"/>
          <w:color w:val="000000"/>
        </w:rPr>
        <w:t>ochrophyte</w:t>
      </w:r>
      <w:proofErr w:type="spellEnd"/>
      <w:r w:rsidRPr="00AF05FF">
        <w:rPr>
          <w:rFonts w:ascii="Times New Roman" w:eastAsia="Times New Roman" w:hAnsi="Times New Roman" w:cs="Times New Roman"/>
          <w:color w:val="000000"/>
        </w:rPr>
        <w:t xml:space="preserve"> plastomes (Supplementary Fig. S6). The reference ochrophytes phylogeny recovered two strongly supported clades: one with </w:t>
      </w:r>
      <w:proofErr w:type="spellStart"/>
      <w:r w:rsidRPr="00AF05FF">
        <w:rPr>
          <w:rFonts w:ascii="Times New Roman" w:eastAsia="Times New Roman" w:hAnsi="Times New Roman" w:cs="Times New Roman"/>
          <w:color w:val="000000"/>
        </w:rPr>
        <w:t>Synurophyceae</w:t>
      </w:r>
      <w:proofErr w:type="spellEnd"/>
      <w:r w:rsidRPr="00AF05FF">
        <w:rPr>
          <w:rFonts w:ascii="Times New Roman" w:eastAsia="Times New Roman" w:hAnsi="Times New Roman" w:cs="Times New Roman"/>
          <w:color w:val="000000"/>
        </w:rPr>
        <w:t xml:space="preserve"> and </w:t>
      </w:r>
      <w:proofErr w:type="spellStart"/>
      <w:r w:rsidRPr="00AF05FF">
        <w:rPr>
          <w:rFonts w:ascii="Times New Roman" w:eastAsia="Times New Roman" w:hAnsi="Times New Roman" w:cs="Times New Roman"/>
          <w:color w:val="000000"/>
        </w:rPr>
        <w:t>Eustigmatophyceae</w:t>
      </w:r>
      <w:proofErr w:type="spellEnd"/>
      <w:r w:rsidRPr="00AF05FF">
        <w:rPr>
          <w:rFonts w:ascii="Times New Roman" w:eastAsia="Times New Roman" w:hAnsi="Times New Roman" w:cs="Times New Roman"/>
          <w:color w:val="000000"/>
        </w:rPr>
        <w:t xml:space="preserve"> and another clade with remaining all other ochrophytes. </w:t>
      </w:r>
      <w:proofErr w:type="spellStart"/>
      <w:r w:rsidRPr="00AF05FF">
        <w:rPr>
          <w:rFonts w:ascii="Times New Roman" w:eastAsia="Times New Roman" w:hAnsi="Times New Roman" w:cs="Times New Roman"/>
          <w:color w:val="000000"/>
        </w:rPr>
        <w:t>Olisthodiscophyceae</w:t>
      </w:r>
      <w:proofErr w:type="spellEnd"/>
      <w:r w:rsidRPr="00AF05FF">
        <w:rPr>
          <w:rFonts w:ascii="Times New Roman" w:eastAsia="Times New Roman" w:hAnsi="Times New Roman" w:cs="Times New Roman"/>
          <w:color w:val="000000"/>
        </w:rPr>
        <w:t xml:space="preserve"> and </w:t>
      </w:r>
      <w:proofErr w:type="spellStart"/>
      <w:r w:rsidRPr="00AF05FF">
        <w:rPr>
          <w:rFonts w:ascii="Times New Roman" w:eastAsia="Times New Roman" w:hAnsi="Times New Roman" w:cs="Times New Roman"/>
          <w:color w:val="000000"/>
        </w:rPr>
        <w:t>Pinguiophyceae</w:t>
      </w:r>
      <w:proofErr w:type="spellEnd"/>
      <w:r w:rsidRPr="00AF05FF">
        <w:rPr>
          <w:rFonts w:ascii="Times New Roman" w:eastAsia="Times New Roman" w:hAnsi="Times New Roman" w:cs="Times New Roman"/>
          <w:color w:val="000000"/>
        </w:rPr>
        <w:t>, each represented by a single species, formed a moderated supported clade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90%), and diverged early as sister to PXR and Diatomista. The PXR clade was strongly supported as a monophyletic group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100%) and was recovered as a sister to Diatomista with relatively low support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78%). Within Diatomista, </w:t>
      </w:r>
      <w:proofErr w:type="spellStart"/>
      <w:r w:rsidRPr="00AF05FF">
        <w:rPr>
          <w:rFonts w:ascii="Times New Roman" w:eastAsia="Times New Roman" w:hAnsi="Times New Roman" w:cs="Times New Roman"/>
          <w:color w:val="000000"/>
        </w:rPr>
        <w:t>Pelagophyceae</w:t>
      </w:r>
      <w:proofErr w:type="spellEnd"/>
      <w:r w:rsidRPr="00AF05FF">
        <w:rPr>
          <w:rFonts w:ascii="Times New Roman" w:eastAsia="Times New Roman" w:hAnsi="Times New Roman" w:cs="Times New Roman"/>
          <w:color w:val="000000"/>
        </w:rPr>
        <w:t xml:space="preserve"> and </w:t>
      </w:r>
      <w:proofErr w:type="spellStart"/>
      <w:r w:rsidRPr="00AF05FF">
        <w:rPr>
          <w:rFonts w:ascii="Times New Roman" w:eastAsia="Times New Roman" w:hAnsi="Times New Roman" w:cs="Times New Roman"/>
          <w:color w:val="000000"/>
        </w:rPr>
        <w:t>Dictyochophyceae</w:t>
      </w:r>
      <w:proofErr w:type="spellEnd"/>
      <w:r w:rsidRPr="00AF05FF">
        <w:rPr>
          <w:rFonts w:ascii="Times New Roman" w:eastAsia="Times New Roman" w:hAnsi="Times New Roman" w:cs="Times New Roman"/>
          <w:color w:val="000000"/>
        </w:rPr>
        <w:t xml:space="preserve"> formed a moderately supported clade as a sister to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nd Bacillariophyta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93%). When we added novel </w:t>
      </w:r>
      <w:proofErr w:type="spellStart"/>
      <w:r w:rsidR="00150B31">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associated with Ochrophyta on the reference dataset, an identical topology was recovered with much higher bootstrap support (Supplementary Fig. S7). This topology lacks the dichotomy between Chrysista and Diatomista and is incongruent with the current phylogenomic studies</w:t>
      </w:r>
      <w:r w:rsidR="00150B31">
        <w:rPr>
          <w:rFonts w:ascii="Times New Roman" w:eastAsia="Times New Roman" w:hAnsi="Times New Roman" w:cs="Times New Roman"/>
          <w:color w:val="000000"/>
        </w:rPr>
        <w:fldChar w:fldCharType="begin"/>
      </w:r>
      <w:r w:rsidR="00150B31">
        <w:rPr>
          <w:rFonts w:ascii="Times New Roman" w:eastAsia="Times New Roman" w:hAnsi="Times New Roman" w:cs="Times New Roman"/>
          <w:color w:val="000000"/>
        </w:rPr>
        <w:instrText xml:space="preserve"> ADDIN ZOTERO_ITEM CSL_CITATION {"citationID":"mNzz88M1","properties":{"formattedCitation":"\\super 14,17,18\\nosupersub{}","plainCitation":"14,17,18","noteIndex":0},"citationItems":[{"id":419,"uris":["http://zotero.org/users/local/5gzG86WZ/items/FUGJ9QPH"],"itemData":{"id":419,"type":"article-journal","abstract":"It is commonly assumed that increasing the number of characters has the potential to resolve evolutionary radiations. Here, we studied photosynthetic stramenopiles (Ochrophyta) using alignments of heterogeneous origin mitochondrion, plastid, and nucleus. Surprisingly while statistical support for the relationships between the six major Ochrophyta lineages increases when comparing the mitochondrion (6,762 sites) and plastid (21,692 sites) trees, it decreases in the nuclear (209,105 sites) tree. Statistical support is not simply related to the data set size but also to the quantity of phylogenetic signal available at each position and our ability to extract it. Here, we show that this ability for current phylogenetic methods is limited, because conﬂicting results were obtained when varying taxon sampling. Even though the use of a better ﬁtting model improved signal extraction and reduced the observed conﬂicts, the plastid data set provided higher statistical support for the ochrophyte radiation than the larger nucleus data set. We propose that the higher support observed in the plastid tree is due to an acceleration of the evolutionary rate in one short deep internal branch, implying that more phylogenetic signal per position is available to resolve the Ochrophyta radiation in the plastid than in the nuclear data set. Our work therefore suggests that, in order to resolve radiations, beyond the obvious use of data sets with more positions, we need to continue developing models of sequence evolution that better extract the phylogenetic signal and design methods to search for genes/characters that contain more signal speciﬁcally for short internal branches.","container-title":"Molecular Biology and Evolution","DOI":"10.1093/molbev/msab300","ISSN":"0737-4038, 1537-1719","issue":"1","language":"en","license":"https://creativecommons.org/licenses/by-nc/4.0/","page":"msab300","source":"DOI.org (Crossref)","title":"Lower Statistical Support with Larger Data Sets: Insights from the Ochrophyta Radiation","title-short":"Lower Statistical Support with Larger Data Sets","volume":"39","author":[{"family":"Di Franco","given":"Arnaud"},{"family":"Baurain","given":"Denis"},{"family":"Glöckner","given":"Gernot"},{"family":"Melkonian","given":"Michael"},{"family":"Philippe","given":"Hervé"}],"editor":[{"family":"Pupko","given":"Tal"}],"issued":{"date-parts":[["2022",1,7]]}}},{"id":426,"uris":["http://zotero.org/users/local/5gzG86WZ/items/55IAHWKY"],"itemData":{"id":426,"type":"article-journal","abstract":"Ochrophyta is a vast and morphologically diverse group of algae with complex plastids, including familiar taxa with fundamental ecological importance (diatoms or kelp) and a wealth of lesser-known and obscure organisms. The sheer diversity of ochrophytes poses a challenge for reconstructing their phylogeny, with major gaps in sampling and an unsettled placement of particular taxa yet to be tackled. We sequenced transcriptomes from 25 strategically selected representatives and used these data to build the most taxonomically comprehensive ochrophyte-centered phylogenomic supermatrix to date. We employed a combination of approaches to reconstruct and critically evaluate the relationships among ochrophytes. While generally congruent with previous analyses, the updated ochrophyte phylogenomic tree resolved the position of several taxa with previously uncertain placement and supported a redefinition of the classes Picophagea and Synchromophyceae. Our results indicated that the heterotrophic, plastid-lacking heliozoan Actinophrys sol is not a sister lineage of ochrophytes, as proposed recently, but rather phylogenetically nested among them, implying that it lacks a plastid due to loss. In addition, we found the heterotrophic ochrophyte Picophagus flagellatus to lack all hallmark plastid genes yet to exhibit mitochondrial proteins that seem to be genetic footprints of a lost plastid organelle. We thus document, for the first time, plastid loss in two separate ochrophyte lineages. Furthermore, by exploring eDNA data, we enrich the ochrophyte phylogenetic tree by identifying five novel uncultured class-level lineages. Altogether, our study provides a new framework for reconstructing trait evolution in ochrophytes and demonstrates that plastid loss is more common than previously thought.","container-title":"Current biology: CB","DOI":"10.1016/j.cub.2024.11.065","ISSN":"1879-0445","issue":"3","journalAbbreviation":"Curr Biol","language":"eng","note":"PMID: 39793566","page":"483-499.e8","source":"PubMed","title":"Multiple plastid losses within photosynthetic stramenopiles revealed by comprehensive phylogenomics","volume":"35","author":[{"family":"Terpis","given":"Kristina X."},{"family":"Salomaki","given":"Eric D."},{"family":"Barcytė","given":"Dovilė"},{"family":"Pánek","given":"Tomáš"},{"family":"Verbruggen","given":"Heroen"},{"family":"Kolisko","given":"Martin"},{"family":"Bailey","given":"J. Craig"},{"family":"Eliáš","given":"Marek"},{"family":"Lane","given":"Christopher E."}],"issued":{"date-parts":[["2025",2,3]]}}},{"id":414,"uris":["http://zotero.org/users/local/5gzG86WZ/items/9D3K6SW4"],"itemData":{"id":414,"type":"article-journal","abstract":"Ochrophyta is a photosynthetic lineage that crowns the phylogenetic tree of stramenopiles, one of the major eukaryotic supergroups. Due to their ecological impact as a major primary producer, ochrophytes are relatively well-studied compared to the rest of the stramenopiles, yet their evolutionary relationships remain poorly understood. This is in part due to a number of missing lineages in large-scale multigene analyses, and an apparently rapid radiation leading to many short internodes between ochrophyte subgroups in the tree. These short internodes are also found across deep-branching lineages of stramenopiles with limited phylogenetic signal, leaving many relationships controversial overall. We have addressed this issue with other deep-branching stramenopiles recently, and now examine whether contentious relationships within the ochrophytes may be resolved with the help of filling in missing lineages in an updated phylogenomic dataset of ochrophytes, along with exploring various gene filtering criteria to identify the most phylogenetically informative genes. We generated ten new transcriptomes from various culture collections and a single-cell isolation from an environmental sample, added these to an existing phylogenomic dataset, and examined the effects of selecting genes with high phylogenetic signal or low phylogenetic noise. For some previously contentious relationships, we find a variety of analyses and gene filtering criteria consistently unite previously unstable groupings with strong statistical support. For example, we recovered a robust grouping of Eustigmatophyceae with Raphidophyceae-Phaeophyceae-Xanthophyceae while Olisthodiscophyceae formed a sister-lineage to Pinguiophyceae. Selecting genes with high phylogenetic signal or data quality recovered more stable topologies. Overall, we find that adding under-represented groups across different lineages is still crucial in resolving phylogenetic relationships, and discrete gene properties affect lineages of stramenopiles differently. This is something which may be explored to further our understanding of the molecular evolution of stramenopiles.","container-title":"Molecular Phylogenetics and Evolution","DOI":"10.1016/j.ympev.2024.108120","ISSN":"1055-7903","journalAbbreviation":"Molecular Phylogenetics and Evolution","page":"108120","source":"ScienceDirect","title":"Phylogenomic analyses of ochrophytes (stramenopiles) with an emphasis on neglected lineages","volume":"198","author":[{"family":"Cho","given":"Anna"},{"family":"Lax","given":"Gordon"},{"family":"Keeling","given":"Patrick J."}],"issued":{"date-parts":[["2024",9,1]]}}}],"schema":"https://github.com/citation-style-language/schema/raw/master/csl-citation.json"} </w:instrText>
      </w:r>
      <w:r w:rsidR="00150B31">
        <w:rPr>
          <w:rFonts w:ascii="Times New Roman" w:eastAsia="Times New Roman" w:hAnsi="Times New Roman" w:cs="Times New Roman"/>
          <w:color w:val="000000"/>
        </w:rPr>
        <w:fldChar w:fldCharType="separate"/>
      </w:r>
      <w:r w:rsidR="00150B31" w:rsidRPr="00150B31">
        <w:rPr>
          <w:rFonts w:ascii="Times New Roman" w:hAnsi="Times New Roman" w:cs="Times New Roman"/>
          <w:color w:val="000000"/>
          <w:vertAlign w:val="superscript"/>
        </w:rPr>
        <w:t>14,17,18</w:t>
      </w:r>
      <w:r w:rsidR="00150B31">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likely due to the phylogenetic makers. We selected plastid phylogenetic markers commonly present in red and green lineages with the broad aim to understand plastid evolution across diverse photosynthetic eukaryotes. To resolve evolutionary relationships with Ochrophyta, lineage-specific phylogenetically informative markers, robust assessment of </w:t>
      </w:r>
      <w:r w:rsidRPr="00AF05FF">
        <w:rPr>
          <w:rFonts w:ascii="Times New Roman" w:eastAsia="Times New Roman" w:hAnsi="Times New Roman" w:cs="Times New Roman"/>
          <w:color w:val="000000"/>
        </w:rPr>
        <w:lastRenderedPageBreak/>
        <w:t>phylogenetic methods, and comprehensive taxon sampling are required</w:t>
      </w:r>
      <w:r w:rsidR="00AD6C77">
        <w:rPr>
          <w:rFonts w:ascii="Times New Roman" w:eastAsia="Times New Roman" w:hAnsi="Times New Roman" w:cs="Times New Roman"/>
          <w:color w:val="000000"/>
        </w:rPr>
        <w:fldChar w:fldCharType="begin"/>
      </w:r>
      <w:r w:rsidR="00AD6C77">
        <w:rPr>
          <w:rFonts w:ascii="Times New Roman" w:eastAsia="Times New Roman" w:hAnsi="Times New Roman" w:cs="Times New Roman"/>
          <w:color w:val="000000"/>
        </w:rPr>
        <w:instrText xml:space="preserve"> ADDIN ZOTERO_ITEM CSL_CITATION {"citationID":"B9LaH1sv","properties":{"formattedCitation":"\\super 14,18\\nosupersub{}","plainCitation":"14,18","noteIndex":0},"citationItems":[{"id":419,"uris":["http://zotero.org/users/local/5gzG86WZ/items/FUGJ9QPH"],"itemData":{"id":419,"type":"article-journal","abstract":"It is commonly assumed that increasing the number of characters has the potential to resolve evolutionary radiations. Here, we studied photosynthetic stramenopiles (Ochrophyta) using alignments of heterogeneous origin mitochondrion, plastid, and nucleus. Surprisingly while statistical support for the relationships between the six major Ochrophyta lineages increases when comparing the mitochondrion (6,762 sites) and plastid (21,692 sites) trees, it decreases in the nuclear (209,105 sites) tree. Statistical support is not simply related to the data set size but also to the quantity of phylogenetic signal available at each position and our ability to extract it. Here, we show that this ability for current phylogenetic methods is limited, because conﬂicting results were obtained when varying taxon sampling. Even though the use of a better ﬁtting model improved signal extraction and reduced the observed conﬂicts, the plastid data set provided higher statistical support for the ochrophyte radiation than the larger nucleus data set. We propose that the higher support observed in the plastid tree is due to an acceleration of the evolutionary rate in one short deep internal branch, implying that more phylogenetic signal per position is available to resolve the Ochrophyta radiation in the plastid than in the nuclear data set. Our work therefore suggests that, in order to resolve radiations, beyond the obvious use of data sets with more positions, we need to continue developing models of sequence evolution that better extract the phylogenetic signal and design methods to search for genes/characters that contain more signal speciﬁcally for short internal branches.","container-title":"Molecular Biology and Evolution","DOI":"10.1093/molbev/msab300","ISSN":"0737-4038, 1537-1719","issue":"1","language":"en","license":"https://creativecommons.org/licenses/by-nc/4.0/","page":"msab300","source":"DOI.org (Crossref)","title":"Lower Statistical Support with Larger Data Sets: Insights from the Ochrophyta Radiation","title-short":"Lower Statistical Support with Larger Data Sets","volume":"39","author":[{"family":"Di Franco","given":"Arnaud"},{"family":"Baurain","given":"Denis"},{"family":"Glöckner","given":"Gernot"},{"family":"Melkonian","given":"Michael"},{"family":"Philippe","given":"Hervé"}],"editor":[{"family":"Pupko","given":"Tal"}],"issued":{"date-parts":[["2022",1,7]]}}},{"id":414,"uris":["http://zotero.org/users/local/5gzG86WZ/items/9D3K6SW4"],"itemData":{"id":414,"type":"article-journal","abstract":"Ochrophyta is a photosynthetic lineage that crowns the phylogenetic tree of stramenopiles, one of the major eukaryotic supergroups. Due to their ecological impact as a major primary producer, ochrophytes are relatively well-studied compared to the rest of the stramenopiles, yet their evolutionary relationships remain poorly understood. This is in part due to a number of missing lineages in large-scale multigene analyses, and an apparently rapid radiation leading to many short internodes between ochrophyte subgroups in the tree. These short internodes are also found across deep-branching lineages of stramenopiles with limited phylogenetic signal, leaving many relationships controversial overall. We have addressed this issue with other deep-branching stramenopiles recently, and now examine whether contentious relationships within the ochrophytes may be resolved with the help of filling in missing lineages in an updated phylogenomic dataset of ochrophytes, along with exploring various gene filtering criteria to identify the most phylogenetically informative genes. We generated ten new transcriptomes from various culture collections and a single-cell isolation from an environmental sample, added these to an existing phylogenomic dataset, and examined the effects of selecting genes with high phylogenetic signal or low phylogenetic noise. For some previously contentious relationships, we find a variety of analyses and gene filtering criteria consistently unite previously unstable groupings with strong statistical support. For example, we recovered a robust grouping of Eustigmatophyceae with Raphidophyceae-Phaeophyceae-Xanthophyceae while Olisthodiscophyceae formed a sister-lineage to Pinguiophyceae. Selecting genes with high phylogenetic signal or data quality recovered more stable topologies. Overall, we find that adding under-represented groups across different lineages is still crucial in resolving phylogenetic relationships, and discrete gene properties affect lineages of stramenopiles differently. This is something which may be explored to further our understanding of the molecular evolution of stramenopiles.","container-title":"Molecular Phylogenetics and Evolution","DOI":"10.1016/j.ympev.2024.108120","ISSN":"1055-7903","journalAbbreviation":"Molecular Phylogenetics and Evolution","page":"108120","source":"ScienceDirect","title":"Phylogenomic analyses of ochrophytes (stramenopiles) with an emphasis on neglected lineages","volume":"198","author":[{"family":"Cho","given":"Anna"},{"family":"Lax","given":"Gordon"},{"family":"Keeling","given":"Patrick J."}],"issued":{"date-parts":[["2024",9,1]]}}}],"schema":"https://github.com/citation-style-language/schema/raw/master/csl-citation.json"} </w:instrText>
      </w:r>
      <w:r w:rsidR="00AD6C77">
        <w:rPr>
          <w:rFonts w:ascii="Times New Roman" w:eastAsia="Times New Roman" w:hAnsi="Times New Roman" w:cs="Times New Roman"/>
          <w:color w:val="000000"/>
        </w:rPr>
        <w:fldChar w:fldCharType="separate"/>
      </w:r>
      <w:r w:rsidR="00AD6C77" w:rsidRPr="00AD6C77">
        <w:rPr>
          <w:rFonts w:ascii="Times New Roman" w:hAnsi="Times New Roman" w:cs="Times New Roman"/>
          <w:color w:val="000000"/>
          <w:vertAlign w:val="superscript"/>
        </w:rPr>
        <w:t>14,18</w:t>
      </w:r>
      <w:r w:rsidR="00AD6C77">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Despite the incongruency in relationship between Ochrophyta classes, the placement of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ithin the classes was always consistent. Therefore, we used the inferred topology to describe the placement of Ochrophyta-related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Supplementary Fig. S7).</w:t>
      </w:r>
    </w:p>
    <w:p w14:paraId="5CC48389"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rPr>
      </w:pPr>
    </w:p>
    <w:p w14:paraId="79F70066" w14:textId="732B970A" w:rsidR="006F2E33" w:rsidRPr="00AF05FF" w:rsidRDefault="006F2E33" w:rsidP="006F2E33">
      <w:pPr>
        <w:tabs>
          <w:tab w:val="left" w:pos="3261"/>
        </w:tabs>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rPr>
        <w:t>Among 155 Ochrop</w:t>
      </w:r>
      <w:r w:rsidR="00BA2988">
        <w:rPr>
          <w:rFonts w:ascii="Times New Roman" w:eastAsia="Times New Roman" w:hAnsi="Times New Roman" w:cs="Times New Roman"/>
          <w:color w:val="000000"/>
        </w:rPr>
        <w:t>h</w:t>
      </w:r>
      <w:r w:rsidRPr="00AF05FF">
        <w:rPr>
          <w:rFonts w:ascii="Times New Roman" w:eastAsia="Times New Roman" w:hAnsi="Times New Roman" w:cs="Times New Roman"/>
          <w:color w:val="000000"/>
        </w:rPr>
        <w:t xml:space="preserve">yta-related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most (</w:t>
      </w:r>
      <w:r w:rsidR="0015373C">
        <w:rPr>
          <w:rFonts w:ascii="Times New Roman" w:eastAsia="Times New Roman" w:hAnsi="Times New Roman" w:cs="Times New Roman"/>
          <w:color w:val="000000"/>
        </w:rPr>
        <w:t>n=122</w:t>
      </w:r>
      <w:r w:rsidRPr="00AF05FF">
        <w:rPr>
          <w:rFonts w:ascii="Times New Roman" w:eastAsia="Times New Roman" w:hAnsi="Times New Roman" w:cs="Times New Roman"/>
          <w:color w:val="000000"/>
        </w:rPr>
        <w:t xml:space="preserve">) belonged to Diatomista, with the remaining 33 placed within Chrysista (Supplementary Fig. S7). Within Chrysista, the largest number of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n=27) were within </w:t>
      </w:r>
      <w:proofErr w:type="spellStart"/>
      <w:r w:rsidRPr="00AF05FF">
        <w:rPr>
          <w:rFonts w:ascii="Times New Roman" w:eastAsia="Times New Roman" w:hAnsi="Times New Roman" w:cs="Times New Roman"/>
          <w:color w:val="000000"/>
        </w:rPr>
        <w:t>Synurophyceae</w:t>
      </w:r>
      <w:proofErr w:type="spellEnd"/>
      <w:r w:rsidRPr="00AF05FF">
        <w:rPr>
          <w:rFonts w:ascii="Times New Roman" w:eastAsia="Times New Roman" w:hAnsi="Times New Roman" w:cs="Times New Roman"/>
          <w:color w:val="000000"/>
        </w:rPr>
        <w:t xml:space="preserve">, with size ranging from ~19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132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he remaining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ithin Chrysista were confined to </w:t>
      </w:r>
      <w:proofErr w:type="spellStart"/>
      <w:r w:rsidRPr="00AF05FF">
        <w:rPr>
          <w:rFonts w:ascii="Times New Roman" w:eastAsia="Times New Roman" w:hAnsi="Times New Roman" w:cs="Times New Roman"/>
          <w:color w:val="000000"/>
        </w:rPr>
        <w:t>Raphidophyceae</w:t>
      </w:r>
      <w:proofErr w:type="spellEnd"/>
      <w:r w:rsidRPr="00AF05FF">
        <w:rPr>
          <w:rFonts w:ascii="Times New Roman" w:eastAsia="Times New Roman" w:hAnsi="Times New Roman" w:cs="Times New Roman"/>
          <w:color w:val="000000"/>
        </w:rPr>
        <w:t xml:space="preserve"> (n=3), </w:t>
      </w:r>
      <w:proofErr w:type="spellStart"/>
      <w:r w:rsidRPr="00AF05FF">
        <w:rPr>
          <w:rFonts w:ascii="Times New Roman" w:eastAsia="Times New Roman" w:hAnsi="Times New Roman" w:cs="Times New Roman"/>
          <w:color w:val="000000"/>
        </w:rPr>
        <w:t>Xanthophyceae</w:t>
      </w:r>
      <w:proofErr w:type="spellEnd"/>
      <w:r w:rsidRPr="00AF05FF">
        <w:rPr>
          <w:rFonts w:ascii="Times New Roman" w:eastAsia="Times New Roman" w:hAnsi="Times New Roman" w:cs="Times New Roman"/>
          <w:color w:val="000000"/>
        </w:rPr>
        <w:t xml:space="preserve"> (n=2), and a single novel </w:t>
      </w:r>
      <w:proofErr w:type="spellStart"/>
      <w:r w:rsidRPr="00AF05FF">
        <w:rPr>
          <w:rFonts w:ascii="Times New Roman" w:eastAsia="Times New Roman" w:hAnsi="Times New Roman" w:cs="Times New Roman"/>
          <w:color w:val="000000"/>
        </w:rPr>
        <w:t>ptMAG</w:t>
      </w:r>
      <w:proofErr w:type="spellEnd"/>
      <w:r w:rsidRPr="00AF05FF">
        <w:rPr>
          <w:rFonts w:ascii="Times New Roman" w:eastAsia="Times New Roman" w:hAnsi="Times New Roman" w:cs="Times New Roman"/>
          <w:color w:val="000000"/>
        </w:rPr>
        <w:t xml:space="preserve"> of ~110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within </w:t>
      </w:r>
      <w:proofErr w:type="spellStart"/>
      <w:r w:rsidRPr="00AF05FF">
        <w:rPr>
          <w:rFonts w:ascii="Times New Roman" w:eastAsia="Times New Roman" w:hAnsi="Times New Roman" w:cs="Times New Roman"/>
          <w:color w:val="000000"/>
        </w:rPr>
        <w:t>Eustigmatophyceae</w:t>
      </w:r>
      <w:proofErr w:type="spellEnd"/>
      <w:r w:rsidRPr="00AF05FF">
        <w:rPr>
          <w:rFonts w:ascii="Times New Roman" w:eastAsia="Times New Roman" w:hAnsi="Times New Roman" w:cs="Times New Roman"/>
          <w:color w:val="000000"/>
        </w:rPr>
        <w:t xml:space="preserve">, placed as a sister to </w:t>
      </w:r>
      <w:proofErr w:type="spellStart"/>
      <w:r w:rsidRPr="0015373C">
        <w:rPr>
          <w:rFonts w:ascii="Times New Roman" w:eastAsia="Times New Roman" w:hAnsi="Times New Roman" w:cs="Times New Roman"/>
          <w:i/>
          <w:iCs/>
          <w:color w:val="000000"/>
        </w:rPr>
        <w:t>Nannochloropsis</w:t>
      </w:r>
      <w:proofErr w:type="spellEnd"/>
      <w:r w:rsidRPr="00AF05FF">
        <w:rPr>
          <w:rFonts w:ascii="Times New Roman" w:eastAsia="Times New Roman" w:hAnsi="Times New Roman" w:cs="Times New Roman"/>
          <w:color w:val="000000"/>
        </w:rPr>
        <w:t xml:space="preserve"> sp</w:t>
      </w:r>
      <w:r w:rsidR="0015373C">
        <w:rPr>
          <w:rFonts w:ascii="Times New Roman" w:eastAsia="Times New Roman" w:hAnsi="Times New Roman" w:cs="Times New Roman"/>
          <w:color w:val="000000"/>
        </w:rPr>
        <w:t>.</w:t>
      </w:r>
      <w:r w:rsidRPr="00AF05FF">
        <w:rPr>
          <w:rFonts w:ascii="Times New Roman" w:eastAsia="Times New Roman" w:hAnsi="Times New Roman" w:cs="Times New Roman"/>
          <w:color w:val="000000"/>
        </w:rPr>
        <w:t xml:space="preserve">, </w:t>
      </w:r>
      <w:r w:rsidR="0015373C">
        <w:rPr>
          <w:rFonts w:ascii="Times New Roman" w:eastAsia="Times New Roman" w:hAnsi="Times New Roman" w:cs="Times New Roman"/>
          <w:color w:val="000000"/>
        </w:rPr>
        <w:t xml:space="preserve">and </w:t>
      </w:r>
      <w:r w:rsidRPr="00AF05FF">
        <w:rPr>
          <w:rFonts w:ascii="Times New Roman" w:eastAsia="Times New Roman" w:hAnsi="Times New Roman" w:cs="Times New Roman"/>
          <w:color w:val="000000"/>
        </w:rPr>
        <w:t xml:space="preserve">shared near identical synteny with </w:t>
      </w:r>
      <w:proofErr w:type="spellStart"/>
      <w:r w:rsidRPr="0015373C">
        <w:rPr>
          <w:rFonts w:ascii="Times New Roman" w:eastAsia="Times New Roman" w:hAnsi="Times New Roman" w:cs="Times New Roman"/>
          <w:i/>
          <w:iCs/>
          <w:color w:val="000000"/>
        </w:rPr>
        <w:t>Nannochloropsis</w:t>
      </w:r>
      <w:proofErr w:type="spellEnd"/>
      <w:r w:rsidRPr="00AF05FF">
        <w:rPr>
          <w:rFonts w:ascii="Times New Roman" w:eastAsia="Times New Roman" w:hAnsi="Times New Roman" w:cs="Times New Roman"/>
          <w:color w:val="000000"/>
        </w:rPr>
        <w:t xml:space="preserve"> plastome (result not shown). Within Diatomista,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ere distributed across all major clades. </w:t>
      </w:r>
      <w:proofErr w:type="spellStart"/>
      <w:r w:rsidRPr="00AF05FF">
        <w:rPr>
          <w:rFonts w:ascii="Times New Roman" w:eastAsia="Times New Roman" w:hAnsi="Times New Roman" w:cs="Times New Roman"/>
          <w:color w:val="000000"/>
        </w:rPr>
        <w:t>Pelagophyceae</w:t>
      </w:r>
      <w:proofErr w:type="spellEnd"/>
      <w:r w:rsidRPr="00AF05FF">
        <w:rPr>
          <w:rFonts w:ascii="Times New Roman" w:eastAsia="Times New Roman" w:hAnsi="Times New Roman" w:cs="Times New Roman"/>
          <w:color w:val="000000"/>
        </w:rPr>
        <w:t xml:space="preserve"> contained ten novel </w:t>
      </w:r>
      <w:proofErr w:type="spellStart"/>
      <w:r w:rsidR="00D7494A">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size ranging from ~47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138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Similarly, 24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ranging in size from ~21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110 kb were recovered within </w:t>
      </w:r>
      <w:proofErr w:type="spellStart"/>
      <w:r w:rsidRPr="00AF05FF">
        <w:rPr>
          <w:rFonts w:ascii="Times New Roman" w:eastAsia="Times New Roman" w:hAnsi="Times New Roman" w:cs="Times New Roman"/>
          <w:color w:val="000000"/>
        </w:rPr>
        <w:t>Dictyochrophyceae</w:t>
      </w:r>
      <w:proofErr w:type="spellEnd"/>
      <w:r w:rsidRPr="00AF05FF">
        <w:rPr>
          <w:rFonts w:ascii="Times New Roman" w:eastAsia="Times New Roman" w:hAnsi="Times New Roman" w:cs="Times New Roman"/>
          <w:color w:val="000000"/>
        </w:rPr>
        <w:t xml:space="preserve">. We also recovered the plastid of the </w:t>
      </w:r>
      <w:proofErr w:type="spellStart"/>
      <w:r w:rsidRPr="00AF05FF">
        <w:rPr>
          <w:rFonts w:ascii="Times New Roman" w:eastAsia="Times New Roman" w:hAnsi="Times New Roman" w:cs="Times New Roman"/>
          <w:color w:val="000000"/>
        </w:rPr>
        <w:t>centroplasthelida</w:t>
      </w:r>
      <w:proofErr w:type="spellEnd"/>
      <w:r w:rsidRPr="00AF05FF">
        <w:rPr>
          <w:rFonts w:ascii="Times New Roman" w:eastAsia="Times New Roman" w:hAnsi="Times New Roman" w:cs="Times New Roman"/>
          <w:color w:val="000000"/>
        </w:rPr>
        <w:t xml:space="preserve"> species </w:t>
      </w:r>
      <w:proofErr w:type="spellStart"/>
      <w:r w:rsidRPr="00AF05FF">
        <w:rPr>
          <w:rFonts w:ascii="Times New Roman" w:eastAsia="Times New Roman" w:hAnsi="Times New Roman" w:cs="Times New Roman"/>
          <w:i/>
          <w:color w:val="000000"/>
        </w:rPr>
        <w:t>Meringosphaera</w:t>
      </w:r>
      <w:proofErr w:type="spellEnd"/>
      <w:r w:rsidRPr="00AF05FF">
        <w:rPr>
          <w:rFonts w:ascii="Times New Roman" w:eastAsia="Times New Roman" w:hAnsi="Times New Roman" w:cs="Times New Roman"/>
          <w:i/>
          <w:color w:val="000000"/>
        </w:rPr>
        <w:t xml:space="preserve"> </w:t>
      </w:r>
      <w:proofErr w:type="spellStart"/>
      <w:r w:rsidRPr="00AF05FF">
        <w:rPr>
          <w:rFonts w:ascii="Times New Roman" w:eastAsia="Times New Roman" w:hAnsi="Times New Roman" w:cs="Times New Roman"/>
          <w:i/>
          <w:color w:val="000000"/>
        </w:rPr>
        <w:t>mediterrane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a </w:t>
      </w:r>
      <w:proofErr w:type="spellStart"/>
      <w:r w:rsidRPr="00AF05FF">
        <w:rPr>
          <w:rFonts w:ascii="Times New Roman" w:eastAsia="Times New Roman" w:hAnsi="Times New Roman" w:cs="Times New Roman"/>
          <w:color w:val="000000"/>
        </w:rPr>
        <w:t>Haptista</w:t>
      </w:r>
      <w:proofErr w:type="spellEnd"/>
      <w:r w:rsidRPr="00AF05FF">
        <w:rPr>
          <w:rFonts w:ascii="Times New Roman" w:eastAsia="Times New Roman" w:hAnsi="Times New Roman" w:cs="Times New Roman"/>
          <w:color w:val="000000"/>
        </w:rPr>
        <w:t xml:space="preserve">) between </w:t>
      </w:r>
      <w:proofErr w:type="spellStart"/>
      <w:r w:rsidRPr="00AF05FF">
        <w:rPr>
          <w:rFonts w:ascii="Times New Roman" w:eastAsia="Times New Roman" w:hAnsi="Times New Roman" w:cs="Times New Roman"/>
          <w:i/>
          <w:color w:val="000000"/>
        </w:rPr>
        <w:t>Rhizochromulina</w:t>
      </w:r>
      <w:proofErr w:type="spellEnd"/>
      <w:r w:rsidRPr="00AF05FF">
        <w:rPr>
          <w:rFonts w:ascii="Times New Roman" w:eastAsia="Times New Roman" w:hAnsi="Times New Roman" w:cs="Times New Roman"/>
          <w:i/>
          <w:color w:val="000000"/>
        </w:rPr>
        <w:t xml:space="preserve"> marina</w:t>
      </w:r>
      <w:r w:rsidRPr="00AF05FF">
        <w:rPr>
          <w:rFonts w:ascii="Times New Roman" w:eastAsia="Times New Roman" w:hAnsi="Times New Roman" w:cs="Times New Roman"/>
          <w:color w:val="000000"/>
        </w:rPr>
        <w:t xml:space="preserve"> </w:t>
      </w:r>
      <w:r w:rsidR="00AD6C77" w:rsidRPr="00AF05FF">
        <w:rPr>
          <w:rFonts w:ascii="Times New Roman" w:eastAsia="Times New Roman" w:hAnsi="Times New Roman" w:cs="Times New Roman"/>
          <w:color w:val="000000"/>
        </w:rPr>
        <w:t xml:space="preserve">and </w:t>
      </w:r>
      <w:proofErr w:type="spellStart"/>
      <w:r w:rsidR="00AD6C77" w:rsidRPr="001A41DF">
        <w:rPr>
          <w:rFonts w:ascii="Times New Roman" w:eastAsia="Times New Roman" w:hAnsi="Times New Roman" w:cs="Times New Roman"/>
          <w:i/>
          <w:iCs/>
          <w:color w:val="000000"/>
        </w:rPr>
        <w:t>Pseudopedinella</w:t>
      </w:r>
      <w:proofErr w:type="spellEnd"/>
      <w:r w:rsidRPr="00AF05FF">
        <w:rPr>
          <w:rFonts w:ascii="Times New Roman" w:eastAsia="Times New Roman" w:hAnsi="Times New Roman" w:cs="Times New Roman"/>
          <w:i/>
          <w:color w:val="000000"/>
        </w:rPr>
        <w:t xml:space="preserve"> </w:t>
      </w:r>
      <w:proofErr w:type="spellStart"/>
      <w:r w:rsidRPr="00AF05FF">
        <w:rPr>
          <w:rFonts w:ascii="Times New Roman" w:eastAsia="Times New Roman" w:hAnsi="Times New Roman" w:cs="Times New Roman"/>
          <w:i/>
          <w:color w:val="000000"/>
        </w:rPr>
        <w:t>elastic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plastids. Plastids in </w:t>
      </w:r>
      <w:proofErr w:type="spellStart"/>
      <w:r w:rsidRPr="00AF05FF">
        <w:rPr>
          <w:rFonts w:ascii="Times New Roman" w:eastAsia="Times New Roman" w:hAnsi="Times New Roman" w:cs="Times New Roman"/>
          <w:i/>
          <w:color w:val="000000"/>
        </w:rPr>
        <w:t>Meringosphaer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are known to be derived through </w:t>
      </w:r>
      <w:proofErr w:type="spellStart"/>
      <w:r w:rsidRPr="00AF05FF">
        <w:rPr>
          <w:rFonts w:ascii="Times New Roman" w:eastAsia="Times New Roman" w:hAnsi="Times New Roman" w:cs="Times New Roman"/>
          <w:color w:val="000000"/>
        </w:rPr>
        <w:t>kleptoplasty</w:t>
      </w:r>
      <w:proofErr w:type="spellEnd"/>
      <w:r w:rsidRPr="00AF05FF">
        <w:rPr>
          <w:rFonts w:ascii="Times New Roman" w:eastAsia="Times New Roman" w:hAnsi="Times New Roman" w:cs="Times New Roman"/>
          <w:color w:val="000000"/>
        </w:rPr>
        <w:t>, a process where plastids of engulfed prey are temporarily retained. Phylogenetic analyses using 16S rDNA and plastid markers have placed them within Dictyochrophyceae</w:t>
      </w:r>
      <w:r w:rsidR="00AD6C77">
        <w:rPr>
          <w:rFonts w:ascii="Times New Roman" w:eastAsia="Times New Roman" w:hAnsi="Times New Roman" w:cs="Times New Roman"/>
          <w:color w:val="000000"/>
        </w:rPr>
        <w:fldChar w:fldCharType="begin"/>
      </w:r>
      <w:r w:rsidR="00AD6C77">
        <w:rPr>
          <w:rFonts w:ascii="Times New Roman" w:eastAsia="Times New Roman" w:hAnsi="Times New Roman" w:cs="Times New Roman"/>
          <w:color w:val="000000"/>
        </w:rPr>
        <w:instrText xml:space="preserve"> ADDIN ZOTERO_ITEM CSL_CITATION {"citationID":"7a1MRMOL","properties":{"formattedCitation":"\\super 19\\nosupersub{}","plainCitation":"19","noteIndex":0},"citationItems":[{"id":142,"uris":["http://zotero.org/users/local/5gzG86WZ/items/4A9J6AVT"],"itemData":{"id":142,"type":"article-journal","abstract":"Plastid symbioses between heterotrophic hosts and algae are widespread and abundant in surface oceans. They are critically important both for extant ecological systems and for understanding the evolution of plastids. Kleptoplastidy, where the plastids of prey are temporarily retained and continuously re-acquired, provides opportunities to study the transitional states of plastid establishment. Here, we investigated the poorly studied marine centrohelid Meringosphaera and its previously unidentiﬁed symbionts using culture-independent methods from environmental samples. Investigations of the 18S rDNA from single-cell assembled genomes (SAGs) revealed uncharacterized genetic diversity within Meringosphaera that likely represents multiple species. We found that Meringosphaera harbors plastids of Dictyochophyceae origin (stramenopiles), for which we recovered six full plastid genomes and found evidence of two distinct subgroups that are congruent with host identity. Environmental monitoring by qPCR and catalyzed reporter deposition-ﬂuorescence in situ hybridization (CARD-FISH) revealed seasonal dynamics of both host and plastid. In particular, we did not detect the plastids for 6 months of the year, which, combined with the lack of plastids in some SAGs, suggests that the plastids are temporary and the relationship is kleptoplastidic. Importantly, we found evidence of genetic integration of the kleptoplasts as we identiﬁed host-encoded plastid-associated genes, with evolutionary origins likely from the plastid source as well as from other alga sources. This is only the second case where host-encoded kleptoplast-targeted genes have been predicted in an ancestrally plastidlacking group. Our results provide evidence for gene transfers and protein re-targeting as relatively early events in the evolution of plastid symbioses.","container-title":"Current Biology","DOI":"10.1016/j.cub.2023.07.017","ISSN":"09609822","issue":"17","journalAbbreviation":"Current Biology","language":"en","page":"3571-3584.e6","source":"DOI.org (Crossref)","title":"A novel kleptoplastidic symbiosis revealed in the marine centrohelid Meringosphaera with evidence of genetic integration","volume":"33","author":[{"family":"Sørensen","given":"Megan E.S."},{"family":"Zlatogursky","given":"Vasily V."},{"family":"Onuţ-Brännström","given":"Ioana"},{"family":"Walraven","given":"Anne"},{"family":"Foster","given":"Rachel A."},{"family":"Burki","given":"Fabien"}],"issued":{"date-parts":[["2023",9]]}}}],"schema":"https://github.com/citation-style-language/schema/raw/master/csl-citation.json"} </w:instrText>
      </w:r>
      <w:r w:rsidR="00AD6C77">
        <w:rPr>
          <w:rFonts w:ascii="Times New Roman" w:eastAsia="Times New Roman" w:hAnsi="Times New Roman" w:cs="Times New Roman"/>
          <w:color w:val="000000"/>
        </w:rPr>
        <w:fldChar w:fldCharType="separate"/>
      </w:r>
      <w:r w:rsidR="00AD6C77" w:rsidRPr="00AD6C77">
        <w:rPr>
          <w:rFonts w:ascii="Times New Roman" w:hAnsi="Times New Roman" w:cs="Times New Roman"/>
          <w:color w:val="000000"/>
          <w:vertAlign w:val="superscript"/>
        </w:rPr>
        <w:t>19</w:t>
      </w:r>
      <w:r w:rsidR="00AD6C77">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consistent with our phylogenetic placement.</w:t>
      </w:r>
    </w:p>
    <w:p w14:paraId="13D73CE6"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rPr>
      </w:pPr>
    </w:p>
    <w:p w14:paraId="4347EFFD" w14:textId="2CCF2C51" w:rsidR="006F2E33" w:rsidRPr="00AF05FF" w:rsidRDefault="006F2E33" w:rsidP="006F2E33">
      <w:pPr>
        <w:tabs>
          <w:tab w:val="left" w:pos="3261"/>
        </w:tabs>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rPr>
        <w:t xml:space="preserve">We consistently recovered a clade containing only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prior to the diversification of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nd Bacillariophyta (Supplementary Fig. S7). The clade included three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ranging in size from ~46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49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which lacked reference </w:t>
      </w:r>
      <w:r w:rsidR="00AD6C77">
        <w:rPr>
          <w:rFonts w:ascii="Times New Roman" w:eastAsia="Times New Roman" w:hAnsi="Times New Roman" w:cs="Times New Roman"/>
          <w:color w:val="000000"/>
        </w:rPr>
        <w:t>plastomes</w:t>
      </w:r>
      <w:r w:rsidRPr="00AF05FF">
        <w:rPr>
          <w:rFonts w:ascii="Times New Roman" w:eastAsia="Times New Roman" w:hAnsi="Times New Roman" w:cs="Times New Roman"/>
          <w:color w:val="000000"/>
        </w:rPr>
        <w:t>, and were strongly supported (</w:t>
      </w:r>
      <w:proofErr w:type="spellStart"/>
      <w:r w:rsidRPr="00AF05FF">
        <w:rPr>
          <w:rFonts w:ascii="Times New Roman" w:eastAsia="Times New Roman" w:hAnsi="Times New Roman" w:cs="Times New Roman"/>
          <w:color w:val="000000"/>
        </w:rPr>
        <w:t>UFBoot</w:t>
      </w:r>
      <w:proofErr w:type="spellEnd"/>
      <w:r w:rsidRPr="00AF05FF">
        <w:rPr>
          <w:rFonts w:ascii="Times New Roman" w:eastAsia="Times New Roman" w:hAnsi="Times New Roman" w:cs="Times New Roman"/>
          <w:color w:val="000000"/>
        </w:rPr>
        <w:t xml:space="preserve"> 100%) as sister to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nd Bacillariophyta. The class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is represented by a single complete plastome of </w:t>
      </w:r>
      <w:proofErr w:type="spellStart"/>
      <w:r w:rsidRPr="00AF05FF">
        <w:rPr>
          <w:rFonts w:ascii="Times New Roman" w:eastAsia="Times New Roman" w:hAnsi="Times New Roman" w:cs="Times New Roman"/>
          <w:i/>
          <w:color w:val="000000"/>
        </w:rPr>
        <w:t>Triparma</w:t>
      </w:r>
      <w:proofErr w:type="spellEnd"/>
      <w:r w:rsidRPr="00AF05FF">
        <w:rPr>
          <w:rFonts w:ascii="Times New Roman" w:eastAsia="Times New Roman" w:hAnsi="Times New Roman" w:cs="Times New Roman"/>
          <w:i/>
          <w:color w:val="000000"/>
        </w:rPr>
        <w:t xml:space="preserve"> laevis</w:t>
      </w:r>
      <w:r w:rsidR="00AD6C77">
        <w:rPr>
          <w:rFonts w:ascii="Times New Roman" w:eastAsia="Times New Roman" w:hAnsi="Times New Roman" w:cs="Times New Roman"/>
          <w:i/>
          <w:color w:val="000000"/>
        </w:rPr>
        <w:fldChar w:fldCharType="begin"/>
      </w:r>
      <w:r w:rsidR="00AD6C77">
        <w:rPr>
          <w:rFonts w:ascii="Times New Roman" w:eastAsia="Times New Roman" w:hAnsi="Times New Roman" w:cs="Times New Roman"/>
          <w:i/>
          <w:color w:val="000000"/>
        </w:rPr>
        <w:instrText xml:space="preserve"> ADDIN ZOTERO_ITEM CSL_CITATION {"citationID":"ljqZ60kw","properties":{"formattedCitation":"\\super 20\\nosupersub{}","plainCitation":"20","noteIndex":0},"citationItems":[{"id":146,"uris":["http://zotero.org/users/local/5gzG86WZ/items/57MC299Q"],"itemData":{"id":146,"type":"article-journal","abstract":"We sequenced the complete plastid and mitochondrial genomes of the unicellular marine phytoplankton Triparma laevis, belonging to the order Parmales (Heterokonta). The cells of Parmales are surrounded by silicified cell walls, similar to Bacillariophyta (diatoms). T. laevis was recognized as a sister group of Bacillariophyta using a molecular phylogenetic analysis based on SSU rDNA and rbcL sequences. Bacillariophyta are the most successful group of phytoplankton in the modern ocean, but the origin and early evolution of them have not been clearly established. Detailed molecular analyses of T. laevis may increase our understanding of the evolutionary relationships among Parmales and Bacillariophyta. The gene contents of the plastid and mitochondrial genomes are similar between T. laevis and Bacillariophyta. The gene order of the plastid genome is also similar to Bacillariophyta, whereas the gene order of the mitochondrial genome is not conserved in Bacillariophyta, but the structure is more compact than Bacillariophyta. Phylogenetic analyses, using plastid-encoded concatenated amino acid datasets and mitochondria-encoded concatenated amino acid datasets suggest that T. laevis is a sister group of Bacillariophyta. These results suggest that the characteristics of the organellar genomes of T. laevis are similar and conserve ancestral characteristics more than Bacillariophyta.","container-title":"Current Genetics","DOI":"10.1007/s00294-016-0598-y","ISSN":"1432-0983","issue":"4","journalAbbreviation":"Curr Genet","language":"en","page":"887-896","source":"Springer Link","title":"Sequencing and analysis of the complete organellar genomes of Parmales, a closely related group to Bacillariophyta (diatoms)","volume":"62","author":[{"family":"Tajima","given":"Naoyuki"},{"family":"Saitoh","given":"Kenji"},{"family":"Sato","given":"Shusei"},{"family":"Maruyama","given":"Fumito"},{"family":"Ichinomiya","given":"Mutsuo"},{"family":"Yoshikawa","given":"Shinya"},{"family":"Kurokawa","given":"Ken"},{"family":"Ohta","given":"Hiroyuki"},{"family":"Tabata","given":"Satoshi"},{"family":"Kuwata","given":"Akira"},{"family":"Sato","given":"Naoki"}],"issued":{"date-parts":[["2016",11,1]]}}}],"schema":"https://github.com/citation-style-language/schema/raw/master/csl-citation.json"} </w:instrText>
      </w:r>
      <w:r w:rsidR="00AD6C77">
        <w:rPr>
          <w:rFonts w:ascii="Times New Roman" w:eastAsia="Times New Roman" w:hAnsi="Times New Roman" w:cs="Times New Roman"/>
          <w:i/>
          <w:color w:val="000000"/>
        </w:rPr>
        <w:fldChar w:fldCharType="separate"/>
      </w:r>
      <w:r w:rsidR="00AD6C77" w:rsidRPr="00AD6C77">
        <w:rPr>
          <w:rFonts w:ascii="Times New Roman" w:hAnsi="Times New Roman" w:cs="Times New Roman"/>
          <w:color w:val="000000"/>
          <w:vertAlign w:val="superscript"/>
        </w:rPr>
        <w:t>20</w:t>
      </w:r>
      <w:r w:rsidR="00AD6C77">
        <w:rPr>
          <w:rFonts w:ascii="Times New Roman" w:eastAsia="Times New Roman" w:hAnsi="Times New Roman" w:cs="Times New Roman"/>
          <w:i/>
          <w:color w:val="000000"/>
        </w:rPr>
        <w:fldChar w:fldCharType="end"/>
      </w:r>
      <w:r w:rsidRPr="00AF05FF">
        <w:rPr>
          <w:rFonts w:ascii="Times New Roman" w:eastAsia="Times New Roman" w:hAnsi="Times New Roman" w:cs="Times New Roman"/>
          <w:color w:val="000000"/>
        </w:rPr>
        <w:t xml:space="preserve">. We identified a clade that included four additiona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ranging from ~104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106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along with </w:t>
      </w:r>
      <w:r w:rsidRPr="00AF05FF">
        <w:rPr>
          <w:rFonts w:ascii="Times New Roman" w:eastAsia="Times New Roman" w:hAnsi="Times New Roman" w:cs="Times New Roman"/>
          <w:i/>
          <w:color w:val="000000"/>
        </w:rPr>
        <w:t xml:space="preserve">T. laevis. </w:t>
      </w:r>
      <w:r w:rsidRPr="00AF05FF">
        <w:rPr>
          <w:rFonts w:ascii="Times New Roman" w:eastAsia="Times New Roman" w:hAnsi="Times New Roman" w:cs="Times New Roman"/>
          <w:color w:val="000000"/>
        </w:rPr>
        <w:t xml:space="preserve">These metagenomes are likely to be near complete, as their sizes are comparable to the ~112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w:t>
      </w:r>
      <w:r w:rsidRPr="00AF05FF">
        <w:rPr>
          <w:rFonts w:ascii="Times New Roman" w:eastAsia="Times New Roman" w:hAnsi="Times New Roman" w:cs="Times New Roman"/>
          <w:i/>
          <w:color w:val="000000"/>
        </w:rPr>
        <w:t>T. laevis</w:t>
      </w:r>
      <w:r w:rsidRPr="00AF05FF">
        <w:rPr>
          <w:rFonts w:ascii="Times New Roman" w:eastAsia="Times New Roman" w:hAnsi="Times New Roman" w:cs="Times New Roman"/>
          <w:color w:val="000000"/>
        </w:rPr>
        <w:t xml:space="preserve"> plastome (excluding </w:t>
      </w:r>
      <w:r w:rsidR="00AD6C77">
        <w:rPr>
          <w:rFonts w:ascii="Times New Roman" w:eastAsia="Times New Roman" w:hAnsi="Times New Roman" w:cs="Times New Roman"/>
          <w:color w:val="000000"/>
        </w:rPr>
        <w:t xml:space="preserve">a </w:t>
      </w:r>
      <w:r w:rsidRPr="00AF05FF">
        <w:rPr>
          <w:rFonts w:ascii="Times New Roman" w:eastAsia="Times New Roman" w:hAnsi="Times New Roman" w:cs="Times New Roman"/>
          <w:color w:val="000000"/>
        </w:rPr>
        <w:t>copy</w:t>
      </w:r>
      <w:r w:rsidR="00AD6C77">
        <w:rPr>
          <w:rFonts w:ascii="Times New Roman" w:eastAsia="Times New Roman" w:hAnsi="Times New Roman" w:cs="Times New Roman"/>
          <w:color w:val="000000"/>
        </w:rPr>
        <w:t xml:space="preserve"> of inverted repeats</w:t>
      </w:r>
      <w:r w:rsidRPr="00AF05FF">
        <w:rPr>
          <w:rFonts w:ascii="Times New Roman" w:eastAsia="Times New Roman" w:hAnsi="Times New Roman" w:cs="Times New Roman"/>
          <w:color w:val="000000"/>
        </w:rPr>
        <w:t xml:space="preserve">). Within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w:t>
      </w:r>
      <w:r w:rsidRPr="00AF05FF">
        <w:rPr>
          <w:rFonts w:ascii="Times New Roman" w:eastAsia="Times New Roman" w:hAnsi="Times New Roman" w:cs="Times New Roman"/>
          <w:i/>
          <w:color w:val="000000"/>
        </w:rPr>
        <w:t xml:space="preserve">T. laevis </w:t>
      </w:r>
      <w:r w:rsidRPr="00AF05FF">
        <w:rPr>
          <w:rFonts w:ascii="Times New Roman" w:eastAsia="Times New Roman" w:hAnsi="Times New Roman" w:cs="Times New Roman"/>
          <w:color w:val="000000"/>
        </w:rPr>
        <w:t xml:space="preserve">plastome, together with four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formed two distinct clades within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One contain</w:t>
      </w:r>
      <w:r w:rsidR="00BA2EB7">
        <w:rPr>
          <w:rFonts w:ascii="Times New Roman" w:eastAsia="Times New Roman" w:hAnsi="Times New Roman" w:cs="Times New Roman"/>
          <w:color w:val="000000"/>
        </w:rPr>
        <w:t>ed the</w:t>
      </w:r>
      <w:r w:rsidRPr="00AF05FF">
        <w:rPr>
          <w:rFonts w:ascii="Times New Roman" w:eastAsia="Times New Roman" w:hAnsi="Times New Roman" w:cs="Times New Roman"/>
          <w:color w:val="000000"/>
        </w:rPr>
        <w:t xml:space="preserve"> </w:t>
      </w:r>
      <w:r w:rsidRPr="00AF05FF">
        <w:rPr>
          <w:rFonts w:ascii="Times New Roman" w:eastAsia="Times New Roman" w:hAnsi="Times New Roman" w:cs="Times New Roman"/>
          <w:i/>
          <w:color w:val="000000"/>
        </w:rPr>
        <w:t xml:space="preserve">T. laevis </w:t>
      </w:r>
      <w:r w:rsidR="00BA2EB7">
        <w:rPr>
          <w:rFonts w:ascii="Times New Roman" w:eastAsia="Times New Roman" w:hAnsi="Times New Roman" w:cs="Times New Roman"/>
          <w:color w:val="000000"/>
        </w:rPr>
        <w:t>plastome</w:t>
      </w:r>
      <w:r w:rsidRPr="00AF05FF">
        <w:rPr>
          <w:rFonts w:ascii="Times New Roman" w:eastAsia="Times New Roman" w:hAnsi="Times New Roman" w:cs="Times New Roman"/>
          <w:color w:val="000000"/>
        </w:rPr>
        <w:t xml:space="preserve"> along with two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IMGM3300031602_BIN118, and IMGM3300035224_BIN177, and the other clade with two metagenomes IMGM3300025666_Ga0209601 and IMGM3300027791_BIN75. Interestingly, two copies of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gene, which is suggested to be a unique feature of the </w:t>
      </w:r>
      <w:r w:rsidRPr="00AF05FF">
        <w:rPr>
          <w:rFonts w:ascii="Times New Roman" w:eastAsia="Times New Roman" w:hAnsi="Times New Roman" w:cs="Times New Roman"/>
          <w:i/>
          <w:color w:val="000000"/>
        </w:rPr>
        <w:t xml:space="preserve">T. laevis </w:t>
      </w:r>
      <w:r w:rsidRPr="00AF05FF">
        <w:rPr>
          <w:rFonts w:ascii="Times New Roman" w:eastAsia="Times New Roman" w:hAnsi="Times New Roman" w:cs="Times New Roman"/>
          <w:color w:val="000000"/>
        </w:rPr>
        <w:t xml:space="preserve">plastome, were also found in two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IMGM3300031602_BIN118, and IMGM3300035224_BIN177. In contrast, only a single copy of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color w:val="000000"/>
        </w:rPr>
        <w:t xml:space="preserve"> gene was present in the sister clade containing only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In IMGM3300035224_BIN177, a copy of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was much smaller, about 265 bp compared to the full-length gene of 1083 bp and was located at the end of a contig, likely representing a partial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color w:val="000000"/>
        </w:rPr>
        <w:t xml:space="preserve"> copy due to incomplete assembly. The two copies of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in </w:t>
      </w:r>
      <w:r w:rsidRPr="00AF05FF">
        <w:rPr>
          <w:rFonts w:ascii="Times New Roman" w:eastAsia="Times New Roman" w:hAnsi="Times New Roman" w:cs="Times New Roman"/>
          <w:i/>
          <w:color w:val="000000"/>
        </w:rPr>
        <w:t xml:space="preserve">T. laevis </w:t>
      </w:r>
      <w:r w:rsidRPr="00AF05FF">
        <w:rPr>
          <w:rFonts w:ascii="Times New Roman" w:eastAsia="Times New Roman" w:hAnsi="Times New Roman" w:cs="Times New Roman"/>
          <w:color w:val="000000"/>
        </w:rPr>
        <w:t>were attributed to gene duplication after the diversification of Bolidophyceae</w:t>
      </w:r>
      <w:r w:rsidR="003B13D4">
        <w:rPr>
          <w:rFonts w:ascii="Times New Roman" w:eastAsia="Times New Roman" w:hAnsi="Times New Roman" w:cs="Times New Roman"/>
          <w:color w:val="000000"/>
        </w:rPr>
        <w:fldChar w:fldCharType="begin"/>
      </w:r>
      <w:r w:rsidR="003B13D4">
        <w:rPr>
          <w:rFonts w:ascii="Times New Roman" w:eastAsia="Times New Roman" w:hAnsi="Times New Roman" w:cs="Times New Roman"/>
          <w:color w:val="000000"/>
        </w:rPr>
        <w:instrText xml:space="preserve"> ADDIN ZOTERO_ITEM CSL_CITATION {"citationID":"F3UMFgrb","properties":{"formattedCitation":"\\super 20\\nosupersub{}","plainCitation":"20","noteIndex":0},"citationItems":[{"id":146,"uris":["http://zotero.org/users/local/5gzG86WZ/items/57MC299Q"],"itemData":{"id":146,"type":"article-journal","abstract":"We sequenced the complete plastid and mitochondrial genomes of the unicellular marine phytoplankton Triparma laevis, belonging to the order Parmales (Heterokonta). The cells of Parmales are surrounded by silicified cell walls, similar to Bacillariophyta (diatoms). T. laevis was recognized as a sister group of Bacillariophyta using a molecular phylogenetic analysis based on SSU rDNA and rbcL sequences. Bacillariophyta are the most successful group of phytoplankton in the modern ocean, but the origin and early evolution of them have not been clearly established. Detailed molecular analyses of T. laevis may increase our understanding of the evolutionary relationships among Parmales and Bacillariophyta. The gene contents of the plastid and mitochondrial genomes are similar between T. laevis and Bacillariophyta. The gene order of the plastid genome is also similar to Bacillariophyta, whereas the gene order of the mitochondrial genome is not conserved in Bacillariophyta, but the structure is more compact than Bacillariophyta. Phylogenetic analyses, using plastid-encoded concatenated amino acid datasets and mitochondria-encoded concatenated amino acid datasets suggest that T. laevis is a sister group of Bacillariophyta. These results suggest that the characteristics of the organellar genomes of T. laevis are similar and conserve ancestral characteristics more than Bacillariophyta.","container-title":"Current Genetics","DOI":"10.1007/s00294-016-0598-y","ISSN":"1432-0983","issue":"4","journalAbbreviation":"Curr Genet","language":"en","page":"887-896","source":"Springer Link","title":"Sequencing and analysis of the complete organellar genomes of Parmales, a closely related group to Bacillariophyta (diatoms)","volume":"62","author":[{"family":"Tajima","given":"Naoyuki"},{"family":"Saitoh","given":"Kenji"},{"family":"Sato","given":"Shusei"},{"family":"Maruyama","given":"Fumito"},{"family":"Ichinomiya","given":"Mutsuo"},{"family":"Yoshikawa","given":"Shinya"},{"family":"Kurokawa","given":"Ken"},{"family":"Ohta","given":"Hiroyuki"},{"family":"Tabata","given":"Satoshi"},{"family":"Kuwata","given":"Akira"},{"family":"Sato","given":"Naoki"}],"issued":{"date-parts":[["2016",11,1]]}}}],"schema":"https://github.com/citation-style-language/schema/raw/master/csl-citation.json"} </w:instrText>
      </w:r>
      <w:r w:rsidR="003B13D4">
        <w:rPr>
          <w:rFonts w:ascii="Times New Roman" w:eastAsia="Times New Roman" w:hAnsi="Times New Roman" w:cs="Times New Roman"/>
          <w:color w:val="000000"/>
        </w:rPr>
        <w:fldChar w:fldCharType="separate"/>
      </w:r>
      <w:r w:rsidR="003B13D4" w:rsidRPr="003B13D4">
        <w:rPr>
          <w:rFonts w:ascii="Times New Roman" w:hAnsi="Times New Roman" w:cs="Times New Roman"/>
          <w:color w:val="000000"/>
          <w:vertAlign w:val="superscript"/>
        </w:rPr>
        <w:t>20</w:t>
      </w:r>
      <w:r w:rsidR="003B13D4">
        <w:rPr>
          <w:rFonts w:ascii="Times New Roman" w:eastAsia="Times New Roman" w:hAnsi="Times New Roman" w:cs="Times New Roman"/>
          <w:color w:val="000000"/>
        </w:rPr>
        <w:fldChar w:fldCharType="end"/>
      </w:r>
      <w:r w:rsidR="003B13D4">
        <w:rPr>
          <w:rFonts w:ascii="Times New Roman" w:eastAsia="Times New Roman" w:hAnsi="Times New Roman" w:cs="Times New Roman"/>
          <w:color w:val="000000"/>
        </w:rPr>
        <w:t xml:space="preserve">. </w:t>
      </w:r>
      <w:r w:rsidRPr="00AF05FF">
        <w:rPr>
          <w:rFonts w:ascii="Times New Roman" w:eastAsia="Times New Roman" w:hAnsi="Times New Roman" w:cs="Times New Roman"/>
          <w:color w:val="000000"/>
        </w:rPr>
        <w:t xml:space="preserve">However, the </w:t>
      </w:r>
      <w:r w:rsidRPr="00AF05FF">
        <w:rPr>
          <w:rFonts w:ascii="Times New Roman" w:eastAsia="Times New Roman" w:hAnsi="Times New Roman" w:cs="Times New Roman"/>
          <w:color w:val="000000"/>
        </w:rPr>
        <w:lastRenderedPageBreak/>
        <w:t xml:space="preserve">absence of the duplicated copy in the sister clade within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suggests the duplication event was confined to a specific clade within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lternatively, the gene duplication may have occurred early during the speciation of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with the sister clade lacking the duplicate </w:t>
      </w:r>
      <w:proofErr w:type="spellStart"/>
      <w:r w:rsidRPr="00AF05FF">
        <w:rPr>
          <w:rFonts w:ascii="Times New Roman" w:eastAsia="Times New Roman" w:hAnsi="Times New Roman" w:cs="Times New Roman"/>
          <w:i/>
          <w:color w:val="000000"/>
        </w:rPr>
        <w:t>psbA</w:t>
      </w:r>
      <w:proofErr w:type="spellEnd"/>
      <w:r w:rsidRPr="00AF05FF">
        <w:rPr>
          <w:rFonts w:ascii="Times New Roman" w:eastAsia="Times New Roman" w:hAnsi="Times New Roman" w:cs="Times New Roman"/>
          <w:color w:val="000000"/>
        </w:rPr>
        <w:t xml:space="preserve"> due to incomplete assembly.</w:t>
      </w:r>
    </w:p>
    <w:p w14:paraId="39CE8BBC"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rPr>
      </w:pPr>
    </w:p>
    <w:p w14:paraId="43D3886F" w14:textId="4E6F4E9E" w:rsidR="006F2E33" w:rsidRPr="00AF05FF" w:rsidRDefault="006F2E33" w:rsidP="006F2E33">
      <w:pPr>
        <w:tabs>
          <w:tab w:val="left" w:pos="3261"/>
        </w:tabs>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rPr>
        <w:t xml:space="preserve">Bacillariophyta was strongly supported as a monophyletic clade and included the largest number of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n=81), with assembly sizes ranging from ~20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xml:space="preserve"> to ~116 </w:t>
      </w:r>
      <w:proofErr w:type="spellStart"/>
      <w:r w:rsidRPr="00AF05FF">
        <w:rPr>
          <w:rFonts w:ascii="Times New Roman" w:eastAsia="Times New Roman" w:hAnsi="Times New Roman" w:cs="Times New Roman"/>
          <w:color w:val="000000"/>
        </w:rPr>
        <w:t>Kb</w:t>
      </w:r>
      <w:proofErr w:type="spellEnd"/>
      <w:r w:rsidRPr="00AF05FF">
        <w:rPr>
          <w:rFonts w:ascii="Times New Roman" w:eastAsia="Times New Roman" w:hAnsi="Times New Roman" w:cs="Times New Roman"/>
          <w:color w:val="000000"/>
        </w:rPr>
        <w:t>. The relationship among Bacillariophyta families recovered in our phylogenetic reconstructions were consistent with the current comprehensive phylogenomic study using concatenated plastid genes of reference diatom species</w:t>
      </w:r>
      <w:r w:rsidR="00BA0059">
        <w:rPr>
          <w:rFonts w:ascii="Times New Roman" w:eastAsia="Times New Roman" w:hAnsi="Times New Roman" w:cs="Times New Roman"/>
          <w:color w:val="000000"/>
        </w:rPr>
        <w:fldChar w:fldCharType="begin"/>
      </w:r>
      <w:r w:rsidR="00BA0059">
        <w:rPr>
          <w:rFonts w:ascii="Times New Roman" w:eastAsia="Times New Roman" w:hAnsi="Times New Roman" w:cs="Times New Roman"/>
          <w:color w:val="000000"/>
        </w:rPr>
        <w:instrText xml:space="preserve"> ADDIN ZOTERO_ITEM CSL_CITATION {"citationID":"tgCg8mIo","properties":{"formattedCitation":"\\super 21\\nosupersub{}","plainCitation":"21","noteIndex":0},"citationItems":[{"id":148,"uris":["http://zotero.org/users/local/5gzG86WZ/items/BTPDZNWK"],"itemData":{"id":148,"type":"article-journal","abstract":"&lt;p&gt;Diatoms (Bacillariophyta) are abundant phytoplankton groups in marine environments, which contribute approximately 20% of global carbon fixation through photosynthesis. Moreover, diatoms exhibit the highest species diversity (approximately 18,000 diatom species) among marine photosynthetic eukaryotes, which were identified by morphological characteristics. Molecular phylogenetic analyses could shed new insights into the evolutionary relationships of diverse diatom species. Nevertheless, a comprehensive understanding of the phylogenetic relationships of diatom species still remains unclear because the available molecular data are insufficient compared with their high species diversity. Furthermore, several novel diatom species were reported from field samples with no molecular evidence. In particular, the phylogenies of diatom species constructed using organelle genomes revealed that several diatom genera are paraphyletic with high supporting values. We constructed high-resolution phylogenetic trees of diatom species using organelle genomes (plastids and mitochondria) and compared the morphologies in several paraphyletic diatom genera. Especially, the clades &lt;italic&gt;Nitzschia&lt;/italic&gt; and &lt;italic&gt;Thalassiosira&lt;/italic&gt; include several different diatom genera with high phylogenetic supports. Our study demonstrated that some morphological characteristics (e.g., genus characters) of several diatom genera could not represent current genus boundaries. Based on the results, we highlight the necessity for taxonomic reinvestigation. To reestablish this in diatoms, it will be essential to incorporate more genome data from a broader range of taxon samples, along with a comparison of morphological characteristics.&lt;/p&gt;","container-title":"Frontiers in Marine Science","DOI":"10.3389/fmars.2023.1283893","ISSN":"2296-7745","journalAbbreviation":"Front. Mar. Sci.","language":"English","note":"publisher: Frontiers","source":"Frontiers","title":"Comparative analysis of organelle genomes provides conflicting evidence between morphological similarity and phylogenetic relationship in diatoms","URL":"https://www.frontiersin.org/journals/marine-science/articles/10.3389/fmars.2023.1283893/full","volume":"10","author":[{"family":"Jeong","given":"YuJin"},{"family":"Lee","given":"JunMo"}],"accessed":{"date-parts":[["2025",1,3]]},"issued":{"date-parts":[["2024",1,3]]}}}],"schema":"https://github.com/citation-style-language/schema/raw/master/csl-citation.json"} </w:instrText>
      </w:r>
      <w:r w:rsidR="00BA0059">
        <w:rPr>
          <w:rFonts w:ascii="Times New Roman" w:eastAsia="Times New Roman" w:hAnsi="Times New Roman" w:cs="Times New Roman"/>
          <w:color w:val="000000"/>
        </w:rPr>
        <w:fldChar w:fldCharType="separate"/>
      </w:r>
      <w:r w:rsidR="00BA0059" w:rsidRPr="00BA0059">
        <w:rPr>
          <w:rFonts w:ascii="Times New Roman" w:hAnsi="Times New Roman" w:cs="Times New Roman"/>
          <w:color w:val="000000"/>
          <w:vertAlign w:val="superscript"/>
        </w:rPr>
        <w:t>21</w:t>
      </w:r>
      <w:r w:rsidR="00BA0059">
        <w:rPr>
          <w:rFonts w:ascii="Times New Roman" w:eastAsia="Times New Roman" w:hAnsi="Times New Roman" w:cs="Times New Roman"/>
          <w:color w:val="000000"/>
        </w:rPr>
        <w:fldChar w:fldCharType="end"/>
      </w:r>
      <w:r w:rsidRPr="00AF05FF">
        <w:rPr>
          <w:rFonts w:ascii="Times New Roman" w:eastAsia="Times New Roman" w:hAnsi="Times New Roman" w:cs="Times New Roman"/>
          <w:color w:val="000000"/>
        </w:rPr>
        <w:t xml:space="preserve">. The extensive collection of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associated with Bacillariophyta generated in this study will serve as a valuable resource for future research, significantly enhancing phylogenetic resolution and facilitating comparative analyses within this group.</w:t>
      </w:r>
    </w:p>
    <w:p w14:paraId="2525DBB3"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highlight w:val="white"/>
        </w:rPr>
      </w:pPr>
    </w:p>
    <w:p w14:paraId="386A1F8B" w14:textId="69A6D283" w:rsidR="006F2E33" w:rsidRPr="00AF05FF" w:rsidRDefault="006F2E33" w:rsidP="006F2E33">
      <w:pPr>
        <w:tabs>
          <w:tab w:val="left" w:pos="3261"/>
        </w:tabs>
        <w:spacing w:line="276" w:lineRule="auto"/>
        <w:rPr>
          <w:rFonts w:ascii="Times New Roman" w:eastAsia="Times New Roman" w:hAnsi="Times New Roman" w:cs="Times New Roman"/>
          <w:color w:val="000000"/>
          <w:highlight w:val="white"/>
        </w:rPr>
      </w:pPr>
      <w:r w:rsidRPr="00AF05FF">
        <w:rPr>
          <w:rFonts w:ascii="Times New Roman" w:eastAsia="Times New Roman" w:hAnsi="Times New Roman" w:cs="Times New Roman"/>
          <w:color w:val="000000"/>
          <w:highlight w:val="white"/>
        </w:rPr>
        <w:t xml:space="preserve">Lastly, we identified a single novel </w:t>
      </w:r>
      <w:proofErr w:type="spellStart"/>
      <w:r w:rsidRPr="00AF05FF">
        <w:rPr>
          <w:rFonts w:ascii="Times New Roman" w:eastAsia="Times New Roman" w:hAnsi="Times New Roman" w:cs="Times New Roman"/>
          <w:color w:val="000000"/>
          <w:highlight w:val="white"/>
        </w:rPr>
        <w:t>ptMAG</w:t>
      </w:r>
      <w:proofErr w:type="spellEnd"/>
      <w:r w:rsidRPr="00AF05FF">
        <w:rPr>
          <w:rFonts w:ascii="Times New Roman" w:eastAsia="Times New Roman" w:hAnsi="Times New Roman" w:cs="Times New Roman"/>
          <w:color w:val="000000"/>
          <w:highlight w:val="white"/>
        </w:rPr>
        <w:t xml:space="preserve"> (IMGM3300021091_BIN1003) that is strongly supported (</w:t>
      </w:r>
      <w:proofErr w:type="spellStart"/>
      <w:r w:rsidRPr="00AF05FF">
        <w:rPr>
          <w:rFonts w:ascii="Times New Roman" w:eastAsia="Times New Roman" w:hAnsi="Times New Roman" w:cs="Times New Roman"/>
          <w:color w:val="000000"/>
          <w:highlight w:val="white"/>
        </w:rPr>
        <w:t>UFBoot</w:t>
      </w:r>
      <w:proofErr w:type="spellEnd"/>
      <w:r w:rsidRPr="00AF05FF">
        <w:rPr>
          <w:rFonts w:ascii="Times New Roman" w:eastAsia="Times New Roman" w:hAnsi="Times New Roman" w:cs="Times New Roman"/>
          <w:color w:val="000000"/>
          <w:highlight w:val="white"/>
        </w:rPr>
        <w:t xml:space="preserve"> 100%) as a sister to plastome of dinoflagellate species </w:t>
      </w:r>
      <w:proofErr w:type="spellStart"/>
      <w:r w:rsidRPr="00AF05FF">
        <w:rPr>
          <w:rFonts w:ascii="Times New Roman" w:eastAsia="Times New Roman" w:hAnsi="Times New Roman" w:cs="Times New Roman"/>
          <w:i/>
          <w:color w:val="000000"/>
          <w:highlight w:val="white"/>
        </w:rPr>
        <w:t>Kryptoperidinium</w:t>
      </w:r>
      <w:proofErr w:type="spellEnd"/>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w:t>
      </w:r>
      <w:r w:rsidRPr="00AF05FF">
        <w:rPr>
          <w:rFonts w:ascii="Times New Roman" w:eastAsia="Times New Roman" w:hAnsi="Times New Roman" w:cs="Times New Roman"/>
          <w:color w:val="000000"/>
        </w:rPr>
        <w:t>Supplementary Fig. S7</w:t>
      </w:r>
      <w:r w:rsidRPr="00AF05FF">
        <w:rPr>
          <w:rFonts w:ascii="Times New Roman" w:eastAsia="Times New Roman" w:hAnsi="Times New Roman" w:cs="Times New Roman"/>
          <w:color w:val="000000"/>
          <w:highlight w:val="white"/>
        </w:rPr>
        <w:t xml:space="preserve">). The </w:t>
      </w:r>
      <w:proofErr w:type="spellStart"/>
      <w:r w:rsidRPr="00AF05FF">
        <w:rPr>
          <w:rFonts w:ascii="Times New Roman" w:eastAsia="Times New Roman" w:hAnsi="Times New Roman" w:cs="Times New Roman"/>
          <w:color w:val="000000"/>
          <w:highlight w:val="white"/>
        </w:rPr>
        <w:t>ptMAG</w:t>
      </w:r>
      <w:proofErr w:type="spellEnd"/>
      <w:r w:rsidRPr="00AF05FF">
        <w:rPr>
          <w:rFonts w:ascii="Times New Roman" w:eastAsia="Times New Roman" w:hAnsi="Times New Roman" w:cs="Times New Roman"/>
          <w:color w:val="000000"/>
          <w:highlight w:val="white"/>
        </w:rPr>
        <w:t xml:space="preserve"> is represented by two contigs with a total length of ~108 </w:t>
      </w:r>
      <w:proofErr w:type="spellStart"/>
      <w:r w:rsidRPr="00AF05FF">
        <w:rPr>
          <w:rFonts w:ascii="Times New Roman" w:eastAsia="Times New Roman" w:hAnsi="Times New Roman" w:cs="Times New Roman"/>
          <w:color w:val="000000"/>
          <w:highlight w:val="white"/>
        </w:rPr>
        <w:t>Kb</w:t>
      </w:r>
      <w:proofErr w:type="spellEnd"/>
      <w:r w:rsidRPr="00AF05FF">
        <w:rPr>
          <w:rFonts w:ascii="Times New Roman" w:eastAsia="Times New Roman" w:hAnsi="Times New Roman" w:cs="Times New Roman"/>
          <w:color w:val="000000"/>
          <w:highlight w:val="white"/>
        </w:rPr>
        <w:t xml:space="preserve"> and retains nearly all protein coding genes present in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plastome except for </w:t>
      </w:r>
      <w:proofErr w:type="spellStart"/>
      <w:r w:rsidRPr="00AF05FF">
        <w:rPr>
          <w:rFonts w:ascii="Times New Roman" w:eastAsia="Times New Roman" w:hAnsi="Times New Roman" w:cs="Times New Roman"/>
          <w:i/>
          <w:color w:val="000000"/>
          <w:highlight w:val="white"/>
        </w:rPr>
        <w:t>ccs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Cytochrome C biogenesis)</w:t>
      </w:r>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tyrC</w:t>
      </w:r>
      <w:proofErr w:type="spellEnd"/>
      <w:r w:rsidRPr="00AF05FF">
        <w:rPr>
          <w:rFonts w:ascii="Times New Roman" w:eastAsia="Times New Roman" w:hAnsi="Times New Roman" w:cs="Times New Roman"/>
          <w:color w:val="000000"/>
          <w:highlight w:val="white"/>
        </w:rPr>
        <w:t xml:space="preserve"> (tyrosine recombinase), and </w:t>
      </w:r>
      <w:r w:rsidRPr="00AF05FF">
        <w:rPr>
          <w:rFonts w:ascii="Times New Roman" w:eastAsia="Times New Roman" w:hAnsi="Times New Roman" w:cs="Times New Roman"/>
          <w:i/>
          <w:color w:val="000000"/>
          <w:highlight w:val="white"/>
        </w:rPr>
        <w:t xml:space="preserve">serC1/C2 </w:t>
      </w:r>
      <w:r w:rsidRPr="00AF05FF">
        <w:rPr>
          <w:rFonts w:ascii="Times New Roman" w:eastAsia="Times New Roman" w:hAnsi="Times New Roman" w:cs="Times New Roman"/>
          <w:color w:val="000000"/>
          <w:highlight w:val="white"/>
        </w:rPr>
        <w:t xml:space="preserve">(serine recombinases), likely due to incomplete assembly. Plastids of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the closely related dinoflagellate species </w:t>
      </w:r>
      <w:proofErr w:type="spellStart"/>
      <w:r w:rsidRPr="00AF05FF">
        <w:rPr>
          <w:rFonts w:ascii="Times New Roman" w:eastAsia="Times New Roman" w:hAnsi="Times New Roman" w:cs="Times New Roman"/>
          <w:i/>
          <w:color w:val="000000"/>
          <w:highlight w:val="white"/>
        </w:rPr>
        <w:t>Durinskia</w:t>
      </w:r>
      <w:proofErr w:type="spellEnd"/>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color w:val="000000"/>
          <w:highlight w:val="white"/>
        </w:rPr>
        <w:t xml:space="preserve"> are thought to be derived from a diatom through tertiary endosymbiosis and are collectively referred to as dinotoms</w:t>
      </w:r>
      <w:r w:rsidR="003B13D4">
        <w:rPr>
          <w:rFonts w:ascii="Times New Roman" w:eastAsia="Times New Roman" w:hAnsi="Times New Roman" w:cs="Times New Roman"/>
          <w:color w:val="000000"/>
          <w:highlight w:val="white"/>
        </w:rPr>
        <w:fldChar w:fldCharType="begin"/>
      </w:r>
      <w:r w:rsidR="00BA0059">
        <w:rPr>
          <w:rFonts w:ascii="Times New Roman" w:eastAsia="Times New Roman" w:hAnsi="Times New Roman" w:cs="Times New Roman"/>
          <w:color w:val="000000"/>
          <w:highlight w:val="white"/>
        </w:rPr>
        <w:instrText xml:space="preserve"> ADDIN ZOTERO_ITEM CSL_CITATION {"citationID":"7e17L9Z2","properties":{"formattedCitation":"\\super 22\\nosupersub{}","plainCitation":"22","noteIndex":0},"citationItems":[{"id":143,"uris":["http://zotero.org/users/local/5gzG86WZ/items/Y9CQ9P48"],"itemData":{"id":143,"type":"article-journal","abstract":"Background\nIn one small group of dinoflagellates, photosynthesis is carried out by a tertiary endosymbiont derived from a diatom, giving rise to a complex cell that we collectively refer to as a ‘dinotom’. The endosymbiont is separated from its host by a single membrane and retains plastids, mitochondria, a large nucleus, and many other eukaryotic organelles and structures, a level of complexity suggesting an early stage of integration. Although the evolution of these endosymbionts has attracted considerable interest, the plastid genome has not been examined in detail, and indeed no tertiary plastid genome has yet been sequenced.\n\nMethodology/Principal Findings\nHere we describe the complete plastid genomes of two closely related dinotoms, Durinskia baltica and Kryptoperidinium foliaceum. The D. baltica (116470 bp) and K. foliaceum (140426 bp) plastid genomes map as circular molecules featuring two large inverted repeats that separate distinct single copy regions. The organization and gene content of the D. baltica plastid closely resemble those of the pennate diatom Phaeodactylum tricornutum. The K. foliaceum plastid genome is much larger, has undergone more reorganization, and encodes a putative tyrosine recombinase (tyrC) also found in the plastid genome of the heterokont Heterosigma akashiwo, and two putative serine recombinases (serC1 and serC2) homologous to recombinases encoded by plasmids pCf1 and pCf2 in another pennate diatom, Cylindrotheca fusiformis. The K. foliaceum plastid genome also contains an additional copy of serC1, two degenerate copies of another plasmid-encoded ORF, and two non-coding regions whose sequences closely resemble portions of the pCf1 and pCf2 plasmids.\n\nConclusions/Significance\nThese results suggest that while the plastid genomes of two dinotoms share very similar gene content and genome organization with that of the free-living pennate diatom P. tricornutum, the K. folicaeum plastid genome has absorbed two exogenous plasmids. Whether this took place before or after the tertiary endosymbiosis is not clear.","container-title":"PLoS ONE","DOI":"10.1371/journal.pone.0010711","ISSN":"1932-6203","issue":"5","journalAbbreviation":"PLoS One","note":"PMID: 20502706\nPMCID: PMC2873285","page":"e10711","source":"PubMed Central","title":"The Complete Plastid Genomes of the Two ‘Dinotoms’ Durinskia baltica and Kryptoperidinium foliaceum","volume":"5","author":[{"family":"Imanian","given":"Behzad"},{"family":"Pombert","given":"Jean-François"},{"family":"Keeling","given":"Patrick J."}],"issued":{"date-parts":[["2010",5,19]]}}}],"schema":"https://github.com/citation-style-language/schema/raw/master/csl-citation.json"} </w:instrText>
      </w:r>
      <w:r w:rsidR="003B13D4">
        <w:rPr>
          <w:rFonts w:ascii="Times New Roman" w:eastAsia="Times New Roman" w:hAnsi="Times New Roman" w:cs="Times New Roman"/>
          <w:color w:val="000000"/>
          <w:highlight w:val="white"/>
        </w:rPr>
        <w:fldChar w:fldCharType="separate"/>
      </w:r>
      <w:r w:rsidR="00BA0059" w:rsidRPr="00BA0059">
        <w:rPr>
          <w:rFonts w:ascii="Times New Roman" w:hAnsi="Times New Roman" w:cs="Times New Roman"/>
          <w:color w:val="000000"/>
          <w:vertAlign w:val="superscript"/>
        </w:rPr>
        <w:t>22</w:t>
      </w:r>
      <w:r w:rsidR="003B13D4">
        <w:rPr>
          <w:rFonts w:ascii="Times New Roman" w:eastAsia="Times New Roman" w:hAnsi="Times New Roman" w:cs="Times New Roman"/>
          <w:color w:val="000000"/>
          <w:highlight w:val="white"/>
        </w:rPr>
        <w:fldChar w:fldCharType="end"/>
      </w:r>
      <w:r w:rsidRPr="00AF05FF">
        <w:rPr>
          <w:rFonts w:ascii="Times New Roman" w:eastAsia="Times New Roman" w:hAnsi="Times New Roman" w:cs="Times New Roman"/>
          <w:color w:val="000000"/>
          <w:highlight w:val="white"/>
        </w:rPr>
        <w:t xml:space="preserve">. Early phylogenetic studies using single gene markers and rDNA sequences suggested </w:t>
      </w:r>
      <w:proofErr w:type="spellStart"/>
      <w:r w:rsidRPr="00AF05FF">
        <w:rPr>
          <w:rFonts w:ascii="Times New Roman" w:eastAsia="Times New Roman" w:hAnsi="Times New Roman" w:cs="Times New Roman"/>
          <w:color w:val="000000"/>
          <w:highlight w:val="white"/>
        </w:rPr>
        <w:t>dinotom</w:t>
      </w:r>
      <w:proofErr w:type="spellEnd"/>
      <w:r w:rsidRPr="00AF05FF">
        <w:rPr>
          <w:rFonts w:ascii="Times New Roman" w:eastAsia="Times New Roman" w:hAnsi="Times New Roman" w:cs="Times New Roman"/>
          <w:color w:val="000000"/>
          <w:highlight w:val="white"/>
        </w:rPr>
        <w:t xml:space="preserve"> plastids were closely related to plastids of </w:t>
      </w:r>
      <w:proofErr w:type="spellStart"/>
      <w:r w:rsidRPr="00AF05FF">
        <w:rPr>
          <w:rFonts w:ascii="Times New Roman" w:eastAsia="Times New Roman" w:hAnsi="Times New Roman" w:cs="Times New Roman"/>
          <w:i/>
          <w:color w:val="000000"/>
          <w:highlight w:val="white"/>
        </w:rPr>
        <w:t>Nitzschia</w:t>
      </w:r>
      <w:proofErr w:type="spellEnd"/>
      <w:r w:rsidRPr="00AF05FF">
        <w:rPr>
          <w:rFonts w:ascii="Times New Roman" w:eastAsia="Times New Roman" w:hAnsi="Times New Roman" w:cs="Times New Roman"/>
          <w:color w:val="000000"/>
          <w:highlight w:val="white"/>
        </w:rPr>
        <w:t xml:space="preserve"> species</w:t>
      </w:r>
      <w:r w:rsidR="003B13D4">
        <w:rPr>
          <w:rFonts w:ascii="Times New Roman" w:eastAsia="Times New Roman" w:hAnsi="Times New Roman" w:cs="Times New Roman"/>
          <w:color w:val="000000"/>
          <w:highlight w:val="white"/>
        </w:rPr>
        <w:fldChar w:fldCharType="begin"/>
      </w:r>
      <w:r w:rsidR="00BA0059">
        <w:rPr>
          <w:rFonts w:ascii="Times New Roman" w:eastAsia="Times New Roman" w:hAnsi="Times New Roman" w:cs="Times New Roman"/>
          <w:color w:val="000000"/>
          <w:highlight w:val="white"/>
        </w:rPr>
        <w:instrText xml:space="preserve"> ADDIN ZOTERO_ITEM CSL_CITATION {"citationID":"HHi7UNpg","properties":{"formattedCitation":"\\super 23,24\\nosupersub{}","plainCitation":"23,24","noteIndex":0},"citationItems":[{"id":154,"uris":["http://zotero.org/users/local/5gzG86WZ/items/ZNI7HCVS"],"itemData":{"id":154,"type":"article-journal","abstract":"ABSTRACT. The establishment of chloroplasts as cellular organelles in the dinoflagellate, heterokont (stramenopile), haptophyte, and cryptophyte algae is widely accepted to have been the result of secondary endosymbiotic events, that is, the uptake of a photosynthetic eukaryote by a phagotrophic eukaryote. However, the circumstances that promote such associations between two phylogenetically distinct organisms and result in the integration of their genomes to form a single functional photosynthetic cell is unclear. The dinoflagellates Peridinium foliaceum and Peridinium balticum are unusual in that each contains a membrance-bound eukaryotic heterokont endosymbiont. These symbioses have been interpreted, through data derived from ultrastructural and biochemical investigations, to represent an intermediate stage of secondary endosymbiotic chloroplast acquistion. In this study we have examined the phylogenetic origin of the P. foliaceum and P. Balticum heterokont endosymbionts through analaysis of their nuclear small subunit ribosomal RNA genes. Our analyses clearly demonstrate both endosymbionts are pennate diatoms belonging to the family Bacillariaceae. Since members of the Bacillariaceae are usually benthic, living on shallow marine sediments, the manner in which establishment of a symbiosis between a planktonic flagellated dinoflagellate and a botton-dwelling diatom is discussed. In particular, specific environmentally associated life strategy stages of the host and symbiont, coupled with diatom food preferences by the dinoflagellate, may have been vital to the formation of this association.","container-title":"Journal of Eukaryotic Microbiology","DOI":"10.1111/j.1550-7408.1997.tb05672.x","ISSN":"1550-7408","issue":"4","language":"en","note":"_eprint: https://onlinelibrary.wiley.com/doi/pdf/10.1111/j.1550-7408.1997.tb05672.x","page":"314-320","source":"Wiley Online Library","title":"Ribosomal RNA Analysis Indicates a Benthic Pennate Diatom Ancestry for the Endosymbionts of the Dinoflagellates Peridinium foliaceum and Peridinium balticum (Pyrrhophyta)","volume":"44","author":[{"family":"Chesnick","given":"Joby M."},{"family":"Kooistra","given":"Wiebe H. C. F."},{"family":"Wellbrock","given":"Ursula"},{"family":"Medlin","given":"Linda K."}],"issued":{"date-parts":[["1997"]]}}},{"id":435,"uris":["http://zotero.org/users/local/5gzG86WZ/items/VHWYTXF5"],"itemData":{"id":435,"type":"article-journal","abstract":"A new sand-dwelling dinoflagellate from Palau, Galeidinium rugatum Tamura et Horiguchi gen. et sp. nov., is described. The life cycle of this new alga consists of a dominant nonmotile phase and a brief motile phase. The motile cell transforms itself directly into the nonmotile cell after swimming for a short period, and cell division takes place in the nonmotile phase. The nonmotile cell possesses a dome-like cell covering, which is wrinkled and equipped with a transverse groove on the surface. The cell has 10–20 chloroplasts and a distinct eyespot. The motile cell is Gymnodinium-like in shape. The dinoflagellate possesses an endosymbiotic alga to which the chloroplasts belong and which is separated from the host (dinoflagellate) cytoplasm by a unit membrane. The endosymbiont cytoplasm also possesses its own eukaryotic nucleus and mitochondria. The eyespot is surrounded by triple membranes and is located in the host cytoplasm. Photosynthetic pigment analysis, using HPLC, revealed that G. rugatum possesses fucoxanthin as the principal accessory pigment instead of peridinin. The rbcL tree showed that G. rugatum is monophyletic with Durinskia baltica (Levander) Carty et Cox and Kryptoperidinium foliaceum (Stein) Lindemann and that this clade is closely related to the pennate diatom, Cylindrotheca sp. The endosymbiont of G. rugatum is therefore shown to be a diatom. Phylogenetic analysis based on small subunit rDNA sequences demonstrated that G. rugatum, D. baltica, and K. foliaceum, all of which are known to harbor an endosymbiont of diatom origin, are closely related.","container-title":"Journal of Phycology","DOI":"10.1111/j.1529-8817.2005.00085.x","ISSN":"1529-8817","issue":"3","language":"en","note":"_eprint: https://onlinelibrary.wiley.com/doi/pdf/10.1111/j.1529-8817.2005.00085.x","page":"658-671","source":"Wiley Online Library","title":"Galeidiniium Rugatum Gen. Et Sp. Nov. (dinophyceae), a New Coccoid Dinoflagellate with a Diatom Endosymbiont","volume":"41","author":[{"family":"Tamura","given":"Maiko"},{"family":"Shimada","given":"Satoshi"},{"family":"Horiguchi","given":"Takeo"}],"issued":{"date-parts":[["2005"]]}}}],"schema":"https://github.com/citation-style-language/schema/raw/master/csl-citation.json"} </w:instrText>
      </w:r>
      <w:r w:rsidR="003B13D4">
        <w:rPr>
          <w:rFonts w:ascii="Times New Roman" w:eastAsia="Times New Roman" w:hAnsi="Times New Roman" w:cs="Times New Roman"/>
          <w:color w:val="000000"/>
          <w:highlight w:val="white"/>
        </w:rPr>
        <w:fldChar w:fldCharType="separate"/>
      </w:r>
      <w:r w:rsidR="00BA0059" w:rsidRPr="00BA0059">
        <w:rPr>
          <w:rFonts w:ascii="Times New Roman" w:hAnsi="Times New Roman" w:cs="Times New Roman"/>
          <w:color w:val="000000"/>
          <w:vertAlign w:val="superscript"/>
        </w:rPr>
        <w:t>23,24</w:t>
      </w:r>
      <w:r w:rsidR="003B13D4">
        <w:rPr>
          <w:rFonts w:ascii="Times New Roman" w:eastAsia="Times New Roman" w:hAnsi="Times New Roman" w:cs="Times New Roman"/>
          <w:color w:val="000000"/>
          <w:highlight w:val="white"/>
        </w:rPr>
        <w:fldChar w:fldCharType="end"/>
      </w:r>
      <w:r w:rsidRPr="00AF05FF">
        <w:rPr>
          <w:rFonts w:ascii="Times New Roman" w:eastAsia="Times New Roman" w:hAnsi="Times New Roman" w:cs="Times New Roman"/>
          <w:color w:val="000000"/>
          <w:highlight w:val="white"/>
        </w:rPr>
        <w:t xml:space="preserve">. Due to the lack of complete </w:t>
      </w:r>
      <w:r w:rsidR="003B13D4">
        <w:rPr>
          <w:rFonts w:ascii="Times New Roman" w:eastAsia="Times New Roman" w:hAnsi="Times New Roman" w:cs="Times New Roman"/>
          <w:color w:val="000000"/>
          <w:highlight w:val="white"/>
        </w:rPr>
        <w:t>plastomes</w:t>
      </w:r>
      <w:r w:rsidRPr="00AF05FF">
        <w:rPr>
          <w:rFonts w:ascii="Times New Roman" w:eastAsia="Times New Roman" w:hAnsi="Times New Roman" w:cs="Times New Roman"/>
          <w:color w:val="000000"/>
          <w:highlight w:val="white"/>
        </w:rPr>
        <w:t xml:space="preserve"> from </w:t>
      </w:r>
      <w:proofErr w:type="spellStart"/>
      <w:r w:rsidRPr="00AF05FF">
        <w:rPr>
          <w:rFonts w:ascii="Times New Roman" w:eastAsia="Times New Roman" w:hAnsi="Times New Roman" w:cs="Times New Roman"/>
          <w:i/>
          <w:color w:val="000000"/>
          <w:highlight w:val="white"/>
        </w:rPr>
        <w:t>Nitzschi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species at the time, </w:t>
      </w:r>
      <w:proofErr w:type="spellStart"/>
      <w:r w:rsidRPr="00AF05FF">
        <w:rPr>
          <w:rFonts w:ascii="Times New Roman" w:eastAsia="Times New Roman" w:hAnsi="Times New Roman" w:cs="Times New Roman"/>
          <w:color w:val="000000"/>
          <w:highlight w:val="white"/>
        </w:rPr>
        <w:t>dinotom</w:t>
      </w:r>
      <w:proofErr w:type="spellEnd"/>
      <w:r w:rsidRPr="00AF05FF">
        <w:rPr>
          <w:rFonts w:ascii="Times New Roman" w:eastAsia="Times New Roman" w:hAnsi="Times New Roman" w:cs="Times New Roman"/>
          <w:color w:val="000000"/>
          <w:highlight w:val="white"/>
        </w:rPr>
        <w:t xml:space="preserve"> </w:t>
      </w:r>
      <w:r w:rsidR="003B13D4">
        <w:rPr>
          <w:rFonts w:ascii="Times New Roman" w:eastAsia="Times New Roman" w:hAnsi="Times New Roman" w:cs="Times New Roman"/>
          <w:color w:val="000000"/>
          <w:highlight w:val="white"/>
        </w:rPr>
        <w:t>plastomes</w:t>
      </w:r>
      <w:r w:rsidRPr="00AF05FF">
        <w:rPr>
          <w:rFonts w:ascii="Times New Roman" w:eastAsia="Times New Roman" w:hAnsi="Times New Roman" w:cs="Times New Roman"/>
          <w:color w:val="000000"/>
          <w:highlight w:val="white"/>
        </w:rPr>
        <w:t xml:space="preserve"> were compared with those of the free-living diatom species </w:t>
      </w:r>
      <w:proofErr w:type="spellStart"/>
      <w:r w:rsidRPr="00AF05FF">
        <w:rPr>
          <w:rFonts w:ascii="Times New Roman" w:eastAsia="Times New Roman" w:hAnsi="Times New Roman" w:cs="Times New Roman"/>
          <w:i/>
          <w:color w:val="000000"/>
          <w:highlight w:val="white"/>
        </w:rPr>
        <w:t>Phaeodactylum</w:t>
      </w:r>
      <w:proofErr w:type="spellEnd"/>
      <w:r w:rsidRPr="00AF05FF">
        <w:rPr>
          <w:rFonts w:ascii="Times New Roman" w:eastAsia="Times New Roman" w:hAnsi="Times New Roman" w:cs="Times New Roman"/>
          <w:i/>
          <w:color w:val="000000"/>
          <w:highlight w:val="white"/>
        </w:rPr>
        <w:t xml:space="preserve"> tricornutum</w:t>
      </w:r>
      <w:r w:rsidR="003B13D4">
        <w:rPr>
          <w:rFonts w:ascii="Times New Roman" w:eastAsia="Times New Roman" w:hAnsi="Times New Roman" w:cs="Times New Roman"/>
          <w:i/>
          <w:color w:val="000000"/>
          <w:highlight w:val="white"/>
        </w:rPr>
        <w:fldChar w:fldCharType="begin"/>
      </w:r>
      <w:r w:rsidR="00BA0059">
        <w:rPr>
          <w:rFonts w:ascii="Times New Roman" w:eastAsia="Times New Roman" w:hAnsi="Times New Roman" w:cs="Times New Roman"/>
          <w:i/>
          <w:color w:val="000000"/>
          <w:highlight w:val="white"/>
        </w:rPr>
        <w:instrText xml:space="preserve"> ADDIN ZOTERO_ITEM CSL_CITATION {"citationID":"eLV5MfBT","properties":{"formattedCitation":"\\super 22\\nosupersub{}","plainCitation":"22","noteIndex":0},"citationItems":[{"id":143,"uris":["http://zotero.org/users/local/5gzG86WZ/items/Y9CQ9P48"],"itemData":{"id":143,"type":"article-journal","abstract":"Background\nIn one small group of dinoflagellates, photosynthesis is carried out by a tertiary endosymbiont derived from a diatom, giving rise to a complex cell that we collectively refer to as a ‘dinotom’. The endosymbiont is separated from its host by a single membrane and retains plastids, mitochondria, a large nucleus, and many other eukaryotic organelles and structures, a level of complexity suggesting an early stage of integration. Although the evolution of these endosymbionts has attracted considerable interest, the plastid genome has not been examined in detail, and indeed no tertiary plastid genome has yet been sequenced.\n\nMethodology/Principal Findings\nHere we describe the complete plastid genomes of two closely related dinotoms, Durinskia baltica and Kryptoperidinium foliaceum. The D. baltica (116470 bp) and K. foliaceum (140426 bp) plastid genomes map as circular molecules featuring two large inverted repeats that separate distinct single copy regions. The organization and gene content of the D. baltica plastid closely resemble those of the pennate diatom Phaeodactylum tricornutum. The K. foliaceum plastid genome is much larger, has undergone more reorganization, and encodes a putative tyrosine recombinase (tyrC) also found in the plastid genome of the heterokont Heterosigma akashiwo, and two putative serine recombinases (serC1 and serC2) homologous to recombinases encoded by plasmids pCf1 and pCf2 in another pennate diatom, Cylindrotheca fusiformis. The K. foliaceum plastid genome also contains an additional copy of serC1, two degenerate copies of another plasmid-encoded ORF, and two non-coding regions whose sequences closely resemble portions of the pCf1 and pCf2 plasmids.\n\nConclusions/Significance\nThese results suggest that while the plastid genomes of two dinotoms share very similar gene content and genome organization with that of the free-living pennate diatom P. tricornutum, the K. folicaeum plastid genome has absorbed two exogenous plasmids. Whether this took place before or after the tertiary endosymbiosis is not clear.","container-title":"PLoS ONE","DOI":"10.1371/journal.pone.0010711","ISSN":"1932-6203","issue":"5","journalAbbreviation":"PLoS One","note":"PMID: 20502706\nPMCID: PMC2873285","page":"e10711","source":"PubMed Central","title":"The Complete Plastid Genomes of the Two ‘Dinotoms’ Durinskia baltica and Kryptoperidinium foliaceum","volume":"5","author":[{"family":"Imanian","given":"Behzad"},{"family":"Pombert","given":"Jean-François"},{"family":"Keeling","given":"Patrick J."}],"issued":{"date-parts":[["2010",5,19]]}}}],"schema":"https://github.com/citation-style-language/schema/raw/master/csl-citation.json"} </w:instrText>
      </w:r>
      <w:r w:rsidR="003B13D4">
        <w:rPr>
          <w:rFonts w:ascii="Times New Roman" w:eastAsia="Times New Roman" w:hAnsi="Times New Roman" w:cs="Times New Roman"/>
          <w:i/>
          <w:color w:val="000000"/>
          <w:highlight w:val="white"/>
        </w:rPr>
        <w:fldChar w:fldCharType="separate"/>
      </w:r>
      <w:r w:rsidR="00BA0059" w:rsidRPr="00BA0059">
        <w:rPr>
          <w:rFonts w:ascii="Times New Roman" w:hAnsi="Times New Roman" w:cs="Times New Roman"/>
          <w:color w:val="000000"/>
          <w:vertAlign w:val="superscript"/>
        </w:rPr>
        <w:t>22</w:t>
      </w:r>
      <w:r w:rsidR="003B13D4">
        <w:rPr>
          <w:rFonts w:ascii="Times New Roman" w:eastAsia="Times New Roman" w:hAnsi="Times New Roman" w:cs="Times New Roman"/>
          <w:i/>
          <w:color w:val="000000"/>
          <w:highlight w:val="white"/>
        </w:rPr>
        <w:fldChar w:fldCharType="end"/>
      </w:r>
      <w:r w:rsidRPr="00AF05FF">
        <w:rPr>
          <w:rFonts w:ascii="Times New Roman" w:eastAsia="Times New Roman" w:hAnsi="Times New Roman" w:cs="Times New Roman"/>
          <w:color w:val="000000"/>
          <w:highlight w:val="white"/>
        </w:rPr>
        <w:t xml:space="preserve">. With the access to multiple </w:t>
      </w:r>
      <w:proofErr w:type="spellStart"/>
      <w:r w:rsidRPr="00AF05FF">
        <w:rPr>
          <w:rFonts w:ascii="Times New Roman" w:eastAsia="Times New Roman" w:hAnsi="Times New Roman" w:cs="Times New Roman"/>
          <w:i/>
          <w:color w:val="000000"/>
          <w:highlight w:val="white"/>
        </w:rPr>
        <w:t>Nitzschi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plastomes, </w:t>
      </w:r>
      <w:r w:rsidRPr="00AF05FF">
        <w:rPr>
          <w:rFonts w:ascii="Times New Roman" w:eastAsia="Times New Roman" w:hAnsi="Times New Roman" w:cs="Times New Roman"/>
          <w:i/>
          <w:color w:val="000000"/>
          <w:highlight w:val="white"/>
        </w:rPr>
        <w:t xml:space="preserve">D.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plastome was found to be highly similar (92% pairwise identity) to the </w:t>
      </w:r>
      <w:proofErr w:type="spellStart"/>
      <w:r w:rsidRPr="00AF05FF">
        <w:rPr>
          <w:rFonts w:ascii="Times New Roman" w:eastAsia="Times New Roman" w:hAnsi="Times New Roman" w:cs="Times New Roman"/>
          <w:i/>
          <w:color w:val="000000"/>
          <w:highlight w:val="white"/>
        </w:rPr>
        <w:t>Nitzschia</w:t>
      </w:r>
      <w:proofErr w:type="spellEnd"/>
      <w:r w:rsidRPr="00AF05FF">
        <w:rPr>
          <w:rFonts w:ascii="Times New Roman" w:eastAsia="Times New Roman" w:hAnsi="Times New Roman" w:cs="Times New Roman"/>
          <w:i/>
          <w:color w:val="000000"/>
          <w:highlight w:val="white"/>
        </w:rPr>
        <w:t xml:space="preserve"> palea</w:t>
      </w:r>
      <w:r w:rsidRPr="00AF05FF">
        <w:rPr>
          <w:rFonts w:ascii="Times New Roman" w:eastAsia="Times New Roman" w:hAnsi="Times New Roman" w:cs="Times New Roman"/>
          <w:color w:val="000000"/>
          <w:highlight w:val="white"/>
        </w:rPr>
        <w:t xml:space="preserve"> plastome, sharing identical gene content and synteny</w:t>
      </w:r>
      <w:r w:rsidR="003B13D4">
        <w:rPr>
          <w:rFonts w:ascii="Times New Roman" w:eastAsia="Times New Roman" w:hAnsi="Times New Roman" w:cs="Times New Roman"/>
          <w:color w:val="000000"/>
          <w:highlight w:val="white"/>
        </w:rPr>
        <w:fldChar w:fldCharType="begin"/>
      </w:r>
      <w:r w:rsidR="00BA0059">
        <w:rPr>
          <w:rFonts w:ascii="Times New Roman" w:eastAsia="Times New Roman" w:hAnsi="Times New Roman" w:cs="Times New Roman"/>
          <w:color w:val="000000"/>
          <w:highlight w:val="white"/>
        </w:rPr>
        <w:instrText xml:space="preserve"> ADDIN ZOTERO_ITEM CSL_CITATION {"citationID":"U5sHZDdW","properties":{"formattedCitation":"\\super 25\\nosupersub{}","plainCitation":"25","noteIndex":0},"citationItems":[{"id":437,"uris":["http://zotero.org/users/local/5gzG86WZ/items/DARR49JI"],"itemData":{"id":437,"type":"article-journal","abstract":"Nitzschia palea is a common freshwater diatom used as a bioindicator because of its tolerance of polluted waterways. There is also evidence it may be the tertiary endosymbiont within the “dinotom” dinoflagellate Durinskia baltica. A putative strain of N. palea was collected from a pond on the University of Virginia's College at Wise campus and cultured. For initial identification, three markers were sequenced—nuclear 18S rDNA, the chloroplast 23S rDNA, and rbcL. Morphological characteristics were determined using light and scanning electron microscopy; based on these observations the cells were identified as N. palea and named strain “Wise.” DNA from N. palea was deep sequenced and the chloroplast and mitochondrial genomes assembled. Single gene phylogenies grouped N. palea—Wise within a clearly defined N. palea clade and showed it was most closely related to the strain “SpainA3.” The chloroplast genome of N. palea is 119,447 bp with a quadripartite structure, 135 protein-coding, 28 tRNA, and 3 rRNA genes. The mitochondrial genome is 37,754 bp with a single repeat region as found in other diatom chondriomes, 37 protein-coding, 23 tRNA, and 2 rRNA genes. The chloroplast genomes of N. palea and D. baltica have identical gene content, synteny, and a 92.7% pair-wise sequence similarity with most differences occurring in intergenic regions. The N. palea mitochondrial genome and D. baltica's endosymbiont mitochondrial genome also have identical gene content and order with a sequence similarity of 90.7%. Genome-based phylogenies demonstrated that D. baltica is more similar to N. palea than any other diatom sequence currently available. These data provide the genome sequences of two organelles for a widespread diatom and show they are very similar to those of Durinskia baltica's endosymbiont.","container-title":"Journal of Phycology","DOI":"10.1111/jpy.12824","ISSN":"1529-8817","issue":"2","language":"en","note":"_eprint: https://onlinelibrary.wiley.com/doi/pdf/10.1111/jpy.12824","page":"352-364","source":"Wiley Online Library","title":"The complete chloroplast and mitochondrial genomes of the diatom Nitzschia palea (Bacillariophyceae) demonstrate high sequence similarity to the endosymbiont organelles of the dinotom Durinskia baltica","volume":"55","author":[{"family":"Crowell","given":"Roseanna M."},{"family":"Nienow","given":"James A."},{"family":"Cahoon","given":"Aubrey Bruce"}],"issued":{"date-parts":[["2019"]]}}}],"schema":"https://github.com/citation-style-language/schema/raw/master/csl-citation.json"} </w:instrText>
      </w:r>
      <w:r w:rsidR="003B13D4">
        <w:rPr>
          <w:rFonts w:ascii="Times New Roman" w:eastAsia="Times New Roman" w:hAnsi="Times New Roman" w:cs="Times New Roman"/>
          <w:color w:val="000000"/>
          <w:highlight w:val="white"/>
        </w:rPr>
        <w:fldChar w:fldCharType="separate"/>
      </w:r>
      <w:r w:rsidR="00BA0059" w:rsidRPr="00BA0059">
        <w:rPr>
          <w:rFonts w:ascii="Times New Roman" w:hAnsi="Times New Roman" w:cs="Times New Roman"/>
          <w:color w:val="000000"/>
          <w:vertAlign w:val="superscript"/>
        </w:rPr>
        <w:t>25</w:t>
      </w:r>
      <w:r w:rsidR="003B13D4">
        <w:rPr>
          <w:rFonts w:ascii="Times New Roman" w:eastAsia="Times New Roman" w:hAnsi="Times New Roman" w:cs="Times New Roman"/>
          <w:color w:val="000000"/>
          <w:highlight w:val="white"/>
        </w:rPr>
        <w:fldChar w:fldCharType="end"/>
      </w:r>
      <w:r w:rsidRPr="00AF05FF">
        <w:rPr>
          <w:rFonts w:ascii="Times New Roman" w:eastAsia="Times New Roman" w:hAnsi="Times New Roman" w:cs="Times New Roman"/>
          <w:color w:val="000000"/>
          <w:highlight w:val="white"/>
        </w:rPr>
        <w:t xml:space="preserve">. However, monophyletic </w:t>
      </w:r>
      <w:proofErr w:type="spellStart"/>
      <w:r w:rsidRPr="00AF05FF">
        <w:rPr>
          <w:rFonts w:ascii="Times New Roman" w:eastAsia="Times New Roman" w:hAnsi="Times New Roman" w:cs="Times New Roman"/>
          <w:color w:val="000000"/>
          <w:highlight w:val="white"/>
        </w:rPr>
        <w:t>dinotoms</w:t>
      </w:r>
      <w:proofErr w:type="spellEnd"/>
      <w:r w:rsidRPr="00AF05FF">
        <w:rPr>
          <w:rFonts w:ascii="Times New Roman" w:eastAsia="Times New Roman" w:hAnsi="Times New Roman" w:cs="Times New Roman"/>
          <w:color w:val="000000"/>
          <w:highlight w:val="white"/>
        </w:rPr>
        <w:t xml:space="preserve"> were found to retain plastids of multiple </w:t>
      </w:r>
      <w:proofErr w:type="spellStart"/>
      <w:r w:rsidRPr="00AF05FF">
        <w:rPr>
          <w:rFonts w:ascii="Times New Roman" w:eastAsia="Times New Roman" w:hAnsi="Times New Roman" w:cs="Times New Roman"/>
          <w:i/>
          <w:color w:val="000000"/>
          <w:highlight w:val="white"/>
        </w:rPr>
        <w:t>Nitszchi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or other diatom species through independent acquisition and replacement of the endosymbiont</w:t>
      </w:r>
      <w:r w:rsidR="003B13D4">
        <w:rPr>
          <w:rFonts w:ascii="Times New Roman" w:eastAsia="Times New Roman" w:hAnsi="Times New Roman" w:cs="Times New Roman"/>
          <w:color w:val="000000"/>
          <w:highlight w:val="white"/>
        </w:rPr>
        <w:fldChar w:fldCharType="begin"/>
      </w:r>
      <w:r w:rsidR="00BA0059">
        <w:rPr>
          <w:rFonts w:ascii="Times New Roman" w:eastAsia="Times New Roman" w:hAnsi="Times New Roman" w:cs="Times New Roman"/>
          <w:color w:val="000000"/>
          <w:highlight w:val="white"/>
        </w:rPr>
        <w:instrText xml:space="preserve"> ADDIN ZOTERO_ITEM CSL_CITATION {"citationID":"4VUwXHEZ","properties":{"formattedCitation":"\\super 26\\nosupersub{}","plainCitation":"26","noteIndex":0},"citationItems":[{"id":439,"uris":["http://zotero.org/users/local/5gzG86WZ/items/CL9N63MR"],"itemData":{"id":439,"type":"article-journal","abstract":"Dinoflagellates are known to possess chloroplasts of multiple origins derived from a red alga, a green alga, haptophytes, or diatoms. The monophyletic “dinotoms” harbor a chloroplast of diatom origin, but their chloroplasts are polyphyletic belonging to one of four genera: Chaetoceros, Cyclotella, Discostella, or Nitzschia. It has been speculated that serial replacement of diatom-derived chloroplasts by other diatoms has caused this diversity of chloroplasts. Although previous work suggested that the endosymbionts of Nitzschia origin might not be monophyletic, this has not been seriously investigated. To infer the number of replacements of diatom-derived chloroplasts in dinotoms, we analyzed the phylogenetic affinities of 14 species of dinotoms based on the endosymbiotic rbcL gene and SSU rDNA, and the host SSU rDNA. Resultant phylogenetic trees revealed that six species of Nitzschia were taken up by eight marine dinoflagellate species. Our phylogenies also indicate that four separate diatom species belonging to three genera were incorporated into the five freshwater dinotoms. Particular attention was paid to two crucially closely related species, Durinskia capensis and a novel species, D. kwazulunatalensis, because they possess distantly related Nitzschia species. This study clarified that any of a total of at least 11 diatom species in five genera are employed as an endosymbiont by 14 dinotoms, which infers a more frequent replacement of endosymbionts in the world of dinotoms than previously envisaged.","container-title":"Molecular Biology and Evolution","DOI":"10.1093/molbev/msx054","ISSN":"0737-4038","issue":"6","journalAbbreviation":"Molecular Biology and Evolution","page":"1335-1351","source":"Silverchair","title":"Identification of Highly Divergent Diatom-Derived Chloroplasts in Dinoflagellates, Including a Description of Durinskia kwazulunatalensis sp. nov. (Peridiniales, Dinophyceae)","volume":"34","author":[{"family":"Yamada","given":"Norico"},{"family":"Sym","given":"Stuart D."},{"family":"Horiguchi","given":"Takeo"}],"issued":{"date-parts":[["2017",6,1]]}}}],"schema":"https://github.com/citation-style-language/schema/raw/master/csl-citation.json"} </w:instrText>
      </w:r>
      <w:r w:rsidR="003B13D4">
        <w:rPr>
          <w:rFonts w:ascii="Times New Roman" w:eastAsia="Times New Roman" w:hAnsi="Times New Roman" w:cs="Times New Roman"/>
          <w:color w:val="000000"/>
          <w:highlight w:val="white"/>
        </w:rPr>
        <w:fldChar w:fldCharType="separate"/>
      </w:r>
      <w:r w:rsidR="00BA0059" w:rsidRPr="00BA0059">
        <w:rPr>
          <w:rFonts w:ascii="Times New Roman" w:hAnsi="Times New Roman" w:cs="Times New Roman"/>
          <w:color w:val="000000"/>
          <w:vertAlign w:val="superscript"/>
        </w:rPr>
        <w:t>26</w:t>
      </w:r>
      <w:r w:rsidR="003B13D4">
        <w:rPr>
          <w:rFonts w:ascii="Times New Roman" w:eastAsia="Times New Roman" w:hAnsi="Times New Roman" w:cs="Times New Roman"/>
          <w:color w:val="000000"/>
          <w:highlight w:val="white"/>
        </w:rPr>
        <w:fldChar w:fldCharType="end"/>
      </w:r>
      <w:r w:rsidRPr="00AF05FF">
        <w:rPr>
          <w:rFonts w:ascii="Times New Roman" w:eastAsia="Times New Roman" w:hAnsi="Times New Roman" w:cs="Times New Roman"/>
          <w:color w:val="000000"/>
          <w:highlight w:val="white"/>
        </w:rPr>
        <w:t xml:space="preserve">. This complicates the understanding of tertiary endosymbiosis in </w:t>
      </w:r>
      <w:proofErr w:type="spellStart"/>
      <w:r w:rsidRPr="00AF05FF">
        <w:rPr>
          <w:rFonts w:ascii="Times New Roman" w:eastAsia="Times New Roman" w:hAnsi="Times New Roman" w:cs="Times New Roman"/>
          <w:color w:val="000000"/>
          <w:highlight w:val="white"/>
        </w:rPr>
        <w:t>dinotoms</w:t>
      </w:r>
      <w:proofErr w:type="spellEnd"/>
      <w:r w:rsidRPr="00AF05FF">
        <w:rPr>
          <w:rFonts w:ascii="Times New Roman" w:eastAsia="Times New Roman" w:hAnsi="Times New Roman" w:cs="Times New Roman"/>
          <w:color w:val="000000"/>
          <w:highlight w:val="white"/>
        </w:rPr>
        <w:t xml:space="preserve">, making it challenging to pinpoint the source of endosymbiont plastids. </w:t>
      </w:r>
    </w:p>
    <w:p w14:paraId="5A48F634" w14:textId="77777777" w:rsidR="006F2E33" w:rsidRPr="00AF05FF" w:rsidRDefault="006F2E33" w:rsidP="006F2E33">
      <w:pPr>
        <w:tabs>
          <w:tab w:val="left" w:pos="3261"/>
        </w:tabs>
        <w:spacing w:line="276" w:lineRule="auto"/>
        <w:rPr>
          <w:rFonts w:ascii="Times New Roman" w:eastAsia="Times New Roman" w:hAnsi="Times New Roman" w:cs="Times New Roman"/>
          <w:color w:val="000000"/>
          <w:highlight w:val="white"/>
        </w:rPr>
      </w:pPr>
    </w:p>
    <w:p w14:paraId="3C1A1982" w14:textId="037112D6" w:rsidR="006F2E33" w:rsidRPr="00AF05FF" w:rsidRDefault="006F2E33" w:rsidP="006F2E33">
      <w:pPr>
        <w:tabs>
          <w:tab w:val="left" w:pos="3261"/>
        </w:tabs>
        <w:spacing w:line="276" w:lineRule="auto"/>
        <w:rPr>
          <w:rFonts w:ascii="Times New Roman" w:eastAsia="Times New Roman" w:hAnsi="Times New Roman" w:cs="Times New Roman"/>
          <w:color w:val="000000"/>
          <w:highlight w:val="white"/>
        </w:rPr>
      </w:pPr>
      <w:r w:rsidRPr="00AF05FF">
        <w:rPr>
          <w:rFonts w:ascii="Times New Roman" w:eastAsia="Times New Roman" w:hAnsi="Times New Roman" w:cs="Times New Roman"/>
          <w:color w:val="000000"/>
          <w:highlight w:val="white"/>
        </w:rPr>
        <w:t xml:space="preserve">In our phylogenetic reconstruction, plastids from two </w:t>
      </w:r>
      <w:proofErr w:type="spellStart"/>
      <w:r w:rsidRPr="00AF05FF">
        <w:rPr>
          <w:rFonts w:ascii="Times New Roman" w:eastAsia="Times New Roman" w:hAnsi="Times New Roman" w:cs="Times New Roman"/>
          <w:color w:val="000000"/>
          <w:highlight w:val="white"/>
        </w:rPr>
        <w:t>dinotoms</w:t>
      </w:r>
      <w:proofErr w:type="spellEnd"/>
      <w:r w:rsidRPr="00AF05FF">
        <w:rPr>
          <w:rFonts w:ascii="Times New Roman" w:eastAsia="Times New Roman" w:hAnsi="Times New Roman" w:cs="Times New Roman"/>
          <w:color w:val="000000"/>
          <w:highlight w:val="white"/>
        </w:rPr>
        <w:t xml:space="preserve">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w:t>
      </w:r>
      <w:r w:rsidRPr="00AF05FF">
        <w:rPr>
          <w:rFonts w:ascii="Times New Roman" w:eastAsia="Times New Roman" w:hAnsi="Times New Roman" w:cs="Times New Roman"/>
          <w:i/>
          <w:color w:val="000000"/>
          <w:highlight w:val="white"/>
        </w:rPr>
        <w:t xml:space="preserve">D.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color w:val="000000"/>
          <w:highlight w:val="white"/>
        </w:rPr>
        <w:t>) formed a strongly supported (</w:t>
      </w:r>
      <w:proofErr w:type="spellStart"/>
      <w:r w:rsidRPr="00AF05FF">
        <w:rPr>
          <w:rFonts w:ascii="Times New Roman" w:eastAsia="Times New Roman" w:hAnsi="Times New Roman" w:cs="Times New Roman"/>
          <w:color w:val="000000"/>
          <w:highlight w:val="white"/>
        </w:rPr>
        <w:t>UFBoot</w:t>
      </w:r>
      <w:proofErr w:type="spellEnd"/>
      <w:r w:rsidRPr="00AF05FF">
        <w:rPr>
          <w:rFonts w:ascii="Times New Roman" w:eastAsia="Times New Roman" w:hAnsi="Times New Roman" w:cs="Times New Roman"/>
          <w:color w:val="000000"/>
          <w:highlight w:val="white"/>
        </w:rPr>
        <w:t xml:space="preserve"> 100%) monophyletic group with </w:t>
      </w:r>
      <w:proofErr w:type="spellStart"/>
      <w:r w:rsidRPr="00AF05FF">
        <w:rPr>
          <w:rFonts w:ascii="Times New Roman" w:eastAsia="Times New Roman" w:hAnsi="Times New Roman" w:cs="Times New Roman"/>
          <w:i/>
          <w:color w:val="000000"/>
          <w:highlight w:val="white"/>
        </w:rPr>
        <w:t>Nitzschia</w:t>
      </w:r>
      <w:proofErr w:type="spellEnd"/>
      <w:r w:rsidRPr="00AF05FF">
        <w:rPr>
          <w:rFonts w:ascii="Times New Roman" w:eastAsia="Times New Roman" w:hAnsi="Times New Roman" w:cs="Times New Roman"/>
          <w:i/>
          <w:color w:val="000000"/>
          <w:highlight w:val="white"/>
        </w:rPr>
        <w:t xml:space="preserve"> palea, </w:t>
      </w:r>
      <w:proofErr w:type="spellStart"/>
      <w:r w:rsidRPr="00AF05FF">
        <w:rPr>
          <w:rFonts w:ascii="Times New Roman" w:eastAsia="Times New Roman" w:hAnsi="Times New Roman" w:cs="Times New Roman"/>
          <w:i/>
          <w:color w:val="000000"/>
          <w:highlight w:val="white"/>
        </w:rPr>
        <w:t>Tryblionella</w:t>
      </w:r>
      <w:proofErr w:type="spellEnd"/>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the </w:t>
      </w:r>
      <w:r w:rsidR="00913004">
        <w:rPr>
          <w:rFonts w:ascii="Times New Roman" w:eastAsia="Times New Roman" w:hAnsi="Times New Roman" w:cs="Times New Roman"/>
          <w:color w:val="000000"/>
          <w:highlight w:val="white"/>
        </w:rPr>
        <w:t>ptMAG</w:t>
      </w:r>
      <w:r w:rsidRPr="00AF05FF">
        <w:rPr>
          <w:rFonts w:ascii="Times New Roman" w:eastAsia="Times New Roman" w:hAnsi="Times New Roman" w:cs="Times New Roman"/>
          <w:color w:val="000000"/>
          <w:highlight w:val="white"/>
        </w:rPr>
        <w:t xml:space="preserve"> IMGM3300021091_BIN1003 (</w:t>
      </w:r>
      <w:r w:rsidRPr="00AF05FF">
        <w:rPr>
          <w:rFonts w:ascii="Times New Roman" w:eastAsia="Times New Roman" w:hAnsi="Times New Roman" w:cs="Times New Roman"/>
          <w:color w:val="000000"/>
        </w:rPr>
        <w:t>Supplementary Fig. S7</w:t>
      </w:r>
      <w:r w:rsidRPr="00AF05FF">
        <w:rPr>
          <w:rFonts w:ascii="Times New Roman" w:eastAsia="Times New Roman" w:hAnsi="Times New Roman" w:cs="Times New Roman"/>
          <w:color w:val="000000"/>
          <w:highlight w:val="white"/>
        </w:rPr>
        <w:t xml:space="preserve">). Within the group, </w:t>
      </w:r>
      <w:r w:rsidRPr="00AF05FF">
        <w:rPr>
          <w:rFonts w:ascii="Times New Roman" w:eastAsia="Times New Roman" w:hAnsi="Times New Roman" w:cs="Times New Roman"/>
          <w:i/>
          <w:color w:val="000000"/>
          <w:highlight w:val="white"/>
        </w:rPr>
        <w:t>T</w:t>
      </w:r>
      <w:r w:rsidR="003B13D4">
        <w:rPr>
          <w:rFonts w:ascii="Times New Roman" w:eastAsia="Times New Roman" w:hAnsi="Times New Roman" w:cs="Times New Roman"/>
          <w:i/>
          <w:color w:val="000000"/>
          <w:highlight w:val="white"/>
        </w:rPr>
        <w:t>.</w:t>
      </w:r>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branched off early at the base, with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IMGM3300021091_BIN1003 grouping as a sister to </w:t>
      </w:r>
      <w:r w:rsidRPr="00AF05FF">
        <w:rPr>
          <w:rFonts w:ascii="Times New Roman" w:eastAsia="Times New Roman" w:hAnsi="Times New Roman" w:cs="Times New Roman"/>
          <w:i/>
          <w:color w:val="000000"/>
          <w:highlight w:val="white"/>
        </w:rPr>
        <w:t xml:space="preserve">D.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w:t>
      </w:r>
      <w:r w:rsidRPr="00AF05FF">
        <w:rPr>
          <w:rFonts w:ascii="Times New Roman" w:eastAsia="Times New Roman" w:hAnsi="Times New Roman" w:cs="Times New Roman"/>
          <w:i/>
          <w:color w:val="000000"/>
          <w:highlight w:val="white"/>
        </w:rPr>
        <w:t>N. palea</w:t>
      </w:r>
      <w:r w:rsidRPr="00AF05FF">
        <w:rPr>
          <w:rFonts w:ascii="Times New Roman" w:eastAsia="Times New Roman" w:hAnsi="Times New Roman" w:cs="Times New Roman"/>
          <w:color w:val="000000"/>
          <w:highlight w:val="white"/>
        </w:rPr>
        <w:t xml:space="preserve">. It is likely that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may have</w:t>
      </w:r>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retained the plastid of the diatom </w:t>
      </w:r>
      <w:r w:rsidRPr="00AF05FF">
        <w:rPr>
          <w:rFonts w:ascii="Times New Roman" w:eastAsia="Times New Roman" w:hAnsi="Times New Roman" w:cs="Times New Roman"/>
          <w:i/>
          <w:color w:val="000000"/>
          <w:highlight w:val="white"/>
        </w:rPr>
        <w:t>T</w:t>
      </w:r>
      <w:r w:rsidR="00F44B00">
        <w:rPr>
          <w:rFonts w:ascii="Times New Roman" w:eastAsia="Times New Roman" w:hAnsi="Times New Roman" w:cs="Times New Roman"/>
          <w:i/>
          <w:color w:val="000000"/>
          <w:highlight w:val="white"/>
        </w:rPr>
        <w:t>.</w:t>
      </w:r>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w:t>
      </w:r>
      <w:r w:rsidRPr="00AF05FF">
        <w:rPr>
          <w:rFonts w:ascii="Times New Roman" w:eastAsia="Times New Roman" w:hAnsi="Times New Roman" w:cs="Times New Roman"/>
          <w:color w:val="000000"/>
          <w:highlight w:val="white"/>
        </w:rPr>
        <w:t xml:space="preserve"> whereas in </w:t>
      </w:r>
      <w:r w:rsidRPr="00AF05FF">
        <w:rPr>
          <w:rFonts w:ascii="Times New Roman" w:eastAsia="Times New Roman" w:hAnsi="Times New Roman" w:cs="Times New Roman"/>
          <w:i/>
          <w:color w:val="000000"/>
          <w:highlight w:val="white"/>
        </w:rPr>
        <w:t xml:space="preserve">D.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their plastids were replaced with the endosymbiont </w:t>
      </w:r>
      <w:r w:rsidRPr="00AF05FF">
        <w:rPr>
          <w:rFonts w:ascii="Times New Roman" w:eastAsia="Times New Roman" w:hAnsi="Times New Roman" w:cs="Times New Roman"/>
          <w:i/>
          <w:color w:val="000000"/>
          <w:highlight w:val="white"/>
        </w:rPr>
        <w:t>N. palea.</w:t>
      </w:r>
      <w:r w:rsidRPr="00AF05FF">
        <w:rPr>
          <w:rFonts w:ascii="Times New Roman" w:eastAsia="Times New Roman" w:hAnsi="Times New Roman" w:cs="Times New Roman"/>
          <w:color w:val="000000"/>
          <w:highlight w:val="white"/>
        </w:rPr>
        <w:t xml:space="preserve"> The plastome size (excluding a copy of </w:t>
      </w:r>
      <w:r w:rsidR="005C15C9">
        <w:rPr>
          <w:rFonts w:ascii="Times New Roman" w:eastAsia="Times New Roman" w:hAnsi="Times New Roman" w:cs="Times New Roman"/>
          <w:color w:val="000000"/>
          <w:highlight w:val="white"/>
        </w:rPr>
        <w:lastRenderedPageBreak/>
        <w:t>inverted repeats</w:t>
      </w:r>
      <w:r w:rsidRPr="00AF05FF">
        <w:rPr>
          <w:rFonts w:ascii="Times New Roman" w:eastAsia="Times New Roman" w:hAnsi="Times New Roman" w:cs="Times New Roman"/>
          <w:color w:val="000000"/>
          <w:highlight w:val="white"/>
        </w:rPr>
        <w:t xml:space="preserve">) of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134,409 bp) was comparable to that of diatom </w:t>
      </w:r>
      <w:r w:rsidRPr="00AF05FF">
        <w:rPr>
          <w:rFonts w:ascii="Times New Roman" w:eastAsia="Times New Roman" w:hAnsi="Times New Roman" w:cs="Times New Roman"/>
          <w:i/>
          <w:color w:val="000000"/>
          <w:highlight w:val="white"/>
        </w:rPr>
        <w:t xml:space="preserve">T.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129,773 bp) and shares all protein coding genes except a copy of putative serine recombinase (</w:t>
      </w:r>
      <w:r w:rsidRPr="00AF05FF">
        <w:rPr>
          <w:rFonts w:ascii="Times New Roman" w:eastAsia="Times New Roman" w:hAnsi="Times New Roman" w:cs="Times New Roman"/>
          <w:i/>
          <w:color w:val="000000"/>
          <w:highlight w:val="white"/>
        </w:rPr>
        <w:t>serC1</w:t>
      </w:r>
      <w:r w:rsidRPr="00AF05FF">
        <w:rPr>
          <w:rFonts w:ascii="Times New Roman" w:eastAsia="Times New Roman" w:hAnsi="Times New Roman" w:cs="Times New Roman"/>
          <w:color w:val="000000"/>
          <w:highlight w:val="white"/>
        </w:rPr>
        <w:t xml:space="preserve">). Although </w:t>
      </w:r>
      <w:r w:rsidRPr="00AF05FF">
        <w:rPr>
          <w:rFonts w:ascii="Times New Roman" w:eastAsia="Times New Roman" w:hAnsi="Times New Roman" w:cs="Times New Roman"/>
          <w:i/>
          <w:color w:val="000000"/>
          <w:highlight w:val="white"/>
        </w:rPr>
        <w:t xml:space="preserve">T.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 xml:space="preserve"> </w:t>
      </w:r>
      <w:r w:rsidR="003A0141">
        <w:rPr>
          <w:rFonts w:ascii="Times New Roman" w:eastAsia="Times New Roman" w:hAnsi="Times New Roman" w:cs="Times New Roman"/>
          <w:color w:val="000000"/>
          <w:highlight w:val="white"/>
        </w:rPr>
        <w:t>plastome</w:t>
      </w:r>
      <w:r w:rsidRPr="00AF05FF">
        <w:rPr>
          <w:rFonts w:ascii="Times New Roman" w:eastAsia="Times New Roman" w:hAnsi="Times New Roman" w:cs="Times New Roman"/>
          <w:color w:val="000000"/>
          <w:highlight w:val="white"/>
        </w:rPr>
        <w:t xml:space="preserve"> lacks annotated tyrosine recombinase (</w:t>
      </w:r>
      <w:proofErr w:type="spellStart"/>
      <w:r w:rsidRPr="00AF05FF">
        <w:rPr>
          <w:rFonts w:ascii="Times New Roman" w:eastAsia="Times New Roman" w:hAnsi="Times New Roman" w:cs="Times New Roman"/>
          <w:i/>
          <w:color w:val="000000"/>
          <w:highlight w:val="white"/>
        </w:rPr>
        <w:t>tyrC</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found in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it contains a putative integrase/recombinase gene annotated as </w:t>
      </w:r>
      <w:r w:rsidRPr="00AF05FF">
        <w:rPr>
          <w:rFonts w:ascii="Times New Roman" w:eastAsia="Times New Roman" w:hAnsi="Times New Roman" w:cs="Times New Roman"/>
          <w:i/>
          <w:color w:val="000000"/>
          <w:highlight w:val="white"/>
        </w:rPr>
        <w:t>xerC</w:t>
      </w:r>
      <w:r w:rsidR="005C15C9">
        <w:rPr>
          <w:rFonts w:ascii="Times New Roman" w:eastAsia="Times New Roman" w:hAnsi="Times New Roman" w:cs="Times New Roman"/>
          <w:i/>
          <w:color w:val="000000"/>
          <w:highlight w:val="white"/>
        </w:rPr>
        <w:fldChar w:fldCharType="begin"/>
      </w:r>
      <w:r w:rsidR="00BA0059">
        <w:rPr>
          <w:rFonts w:ascii="Times New Roman" w:eastAsia="Times New Roman" w:hAnsi="Times New Roman" w:cs="Times New Roman"/>
          <w:i/>
          <w:color w:val="000000"/>
          <w:highlight w:val="white"/>
        </w:rPr>
        <w:instrText xml:space="preserve"> ADDIN ZOTERO_ITEM CSL_CITATION {"citationID":"j1tvh1kr","properties":{"formattedCitation":"\\super 27\\nosupersub{}","plainCitation":"27","noteIndex":0},"citationItems":[{"id":442,"uris":["http://zotero.org/users/local/5gzG86WZ/items/YBKEQ2I7"],"itemData":{"id":442,"type":"article-journal","abstract":"A water sample was obtained from an arheic oasis in the deep Sahara Desert, the Gueltates Afilal in Tamanrasset (Algeria). Five diatom strains were isolated, cultivated and identified as Tryblionella apiculata, Nitzschia supralitorea, Fistulifera saprophila, Navicula veneta and Thalassiosira pseudonana using a combination of scanning electron microscopy and next generation sequencing. The diatoms identified are opportunistic and cosmopolitan species with known tolerances to organic pollution and variations in salinities, often found in meso- and polysaprobic zones in Europe. Their complete organellar genomes have been sequenced and some exhibit features never observed among diatoms before. To our knowledge this is the first time that living specimens of diatoms from the deep Sahara are identified using modern taxonomical tools in the frame of a study which also demonstrates the possibility to cultivate such material in laboratories for further experiments on biogeography and bioindication. Our study also suggests that European identification keys can be effective when employed on diatoms from the Sahara.","container-title":"Ecological Indicators","DOI":"10.1016/j.ecolind.2020.107104","ISSN":"1470-160X","journalAbbreviation":"Ecological Indicators","page":"107104","source":"ScienceDirect","title":"Morphological and molecular identification reveals that waters from an isolated oasis in Tamanrasset (extreme South of Algerian Sahara) are colonized by opportunistic and pollution-tolerant diatom species","volume":"121","author":[{"family":"Gastineau","given":"Romain"},{"family":"Hamedi","given":"Chahinez"},{"family":"Baba Hamed","given":"Mohammed Bey"},{"family":"Abi-Ayad","given":"Sidi-Mohammed El-Amine"},{"family":"Bąk","given":"Małgorzata"},{"family":"Lemieux","given":"Claude"},{"family":"Turmel","given":"Monique"},{"family":"Dobosz","given":"Sławomir"},{"family":"Wróbel","given":"Rafał J."},{"family":"Kierzek","given":"Agnieszka"},{"family":"Lange-Bertalot","given":"Horst"},{"family":"Witkowski","given":"Andrzej"}],"issued":{"date-parts":[["2021",2,1]]}}}],"schema":"https://github.com/citation-style-language/schema/raw/master/csl-citation.json"} </w:instrText>
      </w:r>
      <w:r w:rsidR="005C15C9">
        <w:rPr>
          <w:rFonts w:ascii="Times New Roman" w:eastAsia="Times New Roman" w:hAnsi="Times New Roman" w:cs="Times New Roman"/>
          <w:i/>
          <w:color w:val="000000"/>
          <w:highlight w:val="white"/>
        </w:rPr>
        <w:fldChar w:fldCharType="separate"/>
      </w:r>
      <w:r w:rsidR="00BA0059" w:rsidRPr="00BA0059">
        <w:rPr>
          <w:rFonts w:ascii="Times New Roman" w:hAnsi="Times New Roman" w:cs="Times New Roman"/>
          <w:color w:val="000000"/>
          <w:vertAlign w:val="superscript"/>
        </w:rPr>
        <w:t>27</w:t>
      </w:r>
      <w:r w:rsidR="005C15C9">
        <w:rPr>
          <w:rFonts w:ascii="Times New Roman" w:eastAsia="Times New Roman" w:hAnsi="Times New Roman" w:cs="Times New Roman"/>
          <w:i/>
          <w:color w:val="000000"/>
          <w:highlight w:val="white"/>
        </w:rPr>
        <w:fldChar w:fldCharType="end"/>
      </w:r>
      <w:r w:rsidRPr="00AF05FF">
        <w:rPr>
          <w:rFonts w:ascii="Times New Roman" w:eastAsia="Times New Roman" w:hAnsi="Times New Roman" w:cs="Times New Roman"/>
          <w:color w:val="000000"/>
          <w:highlight w:val="white"/>
        </w:rPr>
        <w:t xml:space="preserve">. The </w:t>
      </w:r>
      <w:proofErr w:type="spellStart"/>
      <w:r w:rsidRPr="00AF05FF">
        <w:rPr>
          <w:rFonts w:ascii="Times New Roman" w:eastAsia="Times New Roman" w:hAnsi="Times New Roman" w:cs="Times New Roman"/>
          <w:color w:val="000000"/>
          <w:highlight w:val="white"/>
        </w:rPr>
        <w:t>XerC</w:t>
      </w:r>
      <w:proofErr w:type="spellEnd"/>
      <w:r w:rsidRPr="00AF05FF">
        <w:rPr>
          <w:rFonts w:ascii="Times New Roman" w:eastAsia="Times New Roman" w:hAnsi="Times New Roman" w:cs="Times New Roman"/>
          <w:color w:val="000000"/>
          <w:highlight w:val="white"/>
        </w:rPr>
        <w:t xml:space="preserve"> is 101 amino acids long, substantially shorter (due to premature stop codon) compared to </w:t>
      </w:r>
      <w:proofErr w:type="spellStart"/>
      <w:r w:rsidRPr="00AF05FF">
        <w:rPr>
          <w:rFonts w:ascii="Times New Roman" w:eastAsia="Times New Roman" w:hAnsi="Times New Roman" w:cs="Times New Roman"/>
          <w:color w:val="000000"/>
          <w:highlight w:val="white"/>
        </w:rPr>
        <w:t>TyrC</w:t>
      </w:r>
      <w:proofErr w:type="spellEnd"/>
      <w:r w:rsidRPr="00AF05FF">
        <w:rPr>
          <w:rFonts w:ascii="Times New Roman" w:eastAsia="Times New Roman" w:hAnsi="Times New Roman" w:cs="Times New Roman"/>
          <w:color w:val="000000"/>
          <w:highlight w:val="white"/>
        </w:rPr>
        <w:t xml:space="preserve"> of 312 aa, and shares 52% pairwise aa identity, with both containing an integrase catalytic domain (IPR002104). The pairwise nucleotide identity between these two genes are much higher (63%) with the upstream region of </w:t>
      </w:r>
      <w:proofErr w:type="spellStart"/>
      <w:r w:rsidRPr="00AF05FF">
        <w:rPr>
          <w:rFonts w:ascii="Times New Roman" w:eastAsia="Times New Roman" w:hAnsi="Times New Roman" w:cs="Times New Roman"/>
          <w:i/>
          <w:color w:val="000000"/>
          <w:highlight w:val="white"/>
        </w:rPr>
        <w:t>xerC</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gene sharing 59% nucleotide identity with the 5' region of the </w:t>
      </w:r>
      <w:proofErr w:type="spellStart"/>
      <w:r w:rsidRPr="00AF05FF">
        <w:rPr>
          <w:rFonts w:ascii="Times New Roman" w:eastAsia="Times New Roman" w:hAnsi="Times New Roman" w:cs="Times New Roman"/>
          <w:i/>
          <w:color w:val="000000"/>
          <w:highlight w:val="white"/>
        </w:rPr>
        <w:t>tyrC</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gene. The nearly identical gene content between the </w:t>
      </w:r>
      <w:proofErr w:type="spellStart"/>
      <w:r w:rsidRPr="00AF05FF">
        <w:rPr>
          <w:rFonts w:ascii="Times New Roman" w:eastAsia="Times New Roman" w:hAnsi="Times New Roman" w:cs="Times New Roman"/>
          <w:color w:val="000000"/>
          <w:highlight w:val="white"/>
        </w:rPr>
        <w:t>dinotom</w:t>
      </w:r>
      <w:proofErr w:type="spellEnd"/>
      <w:r w:rsidRPr="00AF05FF">
        <w:rPr>
          <w:rFonts w:ascii="Times New Roman" w:eastAsia="Times New Roman" w:hAnsi="Times New Roman" w:cs="Times New Roman"/>
          <w:color w:val="000000"/>
          <w:highlight w:val="white"/>
        </w:rPr>
        <w:t xml:space="preserve">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and the diatom </w:t>
      </w:r>
      <w:r w:rsidRPr="00AF05FF">
        <w:rPr>
          <w:rFonts w:ascii="Times New Roman" w:eastAsia="Times New Roman" w:hAnsi="Times New Roman" w:cs="Times New Roman"/>
          <w:i/>
          <w:color w:val="000000"/>
          <w:highlight w:val="white"/>
        </w:rPr>
        <w:t xml:space="preserve">T.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suggests that </w:t>
      </w:r>
      <w:r w:rsidRPr="00AF05FF">
        <w:rPr>
          <w:rFonts w:ascii="Times New Roman" w:eastAsia="Times New Roman" w:hAnsi="Times New Roman" w:cs="Times New Roman"/>
          <w:i/>
          <w:color w:val="000000"/>
          <w:highlight w:val="white"/>
        </w:rPr>
        <w:t xml:space="preserve">K. </w:t>
      </w:r>
      <w:proofErr w:type="spellStart"/>
      <w:r w:rsidRPr="00AF05FF">
        <w:rPr>
          <w:rFonts w:ascii="Times New Roman" w:eastAsia="Times New Roman" w:hAnsi="Times New Roman" w:cs="Times New Roman"/>
          <w:i/>
          <w:color w:val="000000"/>
          <w:highlight w:val="white"/>
        </w:rPr>
        <w:t>foliaceum</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may have</w:t>
      </w:r>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retained the plastid of the diatom </w:t>
      </w:r>
      <w:proofErr w:type="spellStart"/>
      <w:r w:rsidRPr="00AF05FF">
        <w:rPr>
          <w:rFonts w:ascii="Times New Roman" w:eastAsia="Times New Roman" w:hAnsi="Times New Roman" w:cs="Times New Roman"/>
          <w:i/>
          <w:color w:val="000000"/>
          <w:highlight w:val="white"/>
        </w:rPr>
        <w:t>Tryblionella</w:t>
      </w:r>
      <w:proofErr w:type="spellEnd"/>
      <w:r w:rsidRPr="00AF05FF">
        <w:rPr>
          <w:rFonts w:ascii="Times New Roman" w:eastAsia="Times New Roman" w:hAnsi="Times New Roman" w:cs="Times New Roman"/>
          <w:i/>
          <w:color w:val="000000"/>
          <w:highlight w:val="white"/>
        </w:rPr>
        <w:t xml:space="preserve"> </w:t>
      </w:r>
      <w:proofErr w:type="spellStart"/>
      <w:r w:rsidRPr="00AF05FF">
        <w:rPr>
          <w:rFonts w:ascii="Times New Roman" w:eastAsia="Times New Roman" w:hAnsi="Times New Roman" w:cs="Times New Roman"/>
          <w:i/>
          <w:color w:val="000000"/>
          <w:highlight w:val="white"/>
        </w:rPr>
        <w:t>apiculata</w:t>
      </w:r>
      <w:proofErr w:type="spellEnd"/>
      <w:r w:rsidRPr="00AF05FF">
        <w:rPr>
          <w:rFonts w:ascii="Times New Roman" w:eastAsia="Times New Roman" w:hAnsi="Times New Roman" w:cs="Times New Roman"/>
          <w:i/>
          <w:color w:val="000000"/>
          <w:highlight w:val="white"/>
        </w:rPr>
        <w:t>,</w:t>
      </w:r>
      <w:r w:rsidRPr="00AF05FF">
        <w:rPr>
          <w:rFonts w:ascii="Times New Roman" w:eastAsia="Times New Roman" w:hAnsi="Times New Roman" w:cs="Times New Roman"/>
          <w:color w:val="000000"/>
          <w:highlight w:val="white"/>
        </w:rPr>
        <w:t xml:space="preserve"> whereas in </w:t>
      </w:r>
      <w:r w:rsidRPr="00AF05FF">
        <w:rPr>
          <w:rFonts w:ascii="Times New Roman" w:eastAsia="Times New Roman" w:hAnsi="Times New Roman" w:cs="Times New Roman"/>
          <w:i/>
          <w:color w:val="000000"/>
          <w:highlight w:val="white"/>
        </w:rPr>
        <w:t xml:space="preserve">D. </w:t>
      </w:r>
      <w:proofErr w:type="spellStart"/>
      <w:r w:rsidRPr="00AF05FF">
        <w:rPr>
          <w:rFonts w:ascii="Times New Roman" w:eastAsia="Times New Roman" w:hAnsi="Times New Roman" w:cs="Times New Roman"/>
          <w:i/>
          <w:color w:val="000000"/>
          <w:highlight w:val="white"/>
        </w:rPr>
        <w:t>baltica</w:t>
      </w:r>
      <w:proofErr w:type="spellEnd"/>
      <w:r w:rsidRPr="00AF05FF">
        <w:rPr>
          <w:rFonts w:ascii="Times New Roman" w:eastAsia="Times New Roman" w:hAnsi="Times New Roman" w:cs="Times New Roman"/>
          <w:i/>
          <w:color w:val="000000"/>
          <w:highlight w:val="white"/>
        </w:rPr>
        <w:t xml:space="preserve">, </w:t>
      </w:r>
      <w:r w:rsidRPr="00AF05FF">
        <w:rPr>
          <w:rFonts w:ascii="Times New Roman" w:eastAsia="Times New Roman" w:hAnsi="Times New Roman" w:cs="Times New Roman"/>
          <w:color w:val="000000"/>
          <w:highlight w:val="white"/>
        </w:rPr>
        <w:t xml:space="preserve">their plastids were replaced with the endosymbiont </w:t>
      </w:r>
      <w:r w:rsidRPr="00AF05FF">
        <w:rPr>
          <w:rFonts w:ascii="Times New Roman" w:eastAsia="Times New Roman" w:hAnsi="Times New Roman" w:cs="Times New Roman"/>
          <w:i/>
          <w:color w:val="000000"/>
          <w:highlight w:val="white"/>
        </w:rPr>
        <w:t>N. palea.</w:t>
      </w:r>
      <w:r w:rsidRPr="00AF05FF">
        <w:rPr>
          <w:rFonts w:ascii="Times New Roman" w:eastAsia="Times New Roman" w:hAnsi="Times New Roman" w:cs="Times New Roman"/>
          <w:color w:val="000000"/>
          <w:highlight w:val="white"/>
        </w:rPr>
        <w:t xml:space="preserve"> </w:t>
      </w:r>
    </w:p>
    <w:p w14:paraId="50516A4A" w14:textId="77777777" w:rsidR="006F2E33" w:rsidRPr="00AF05FF" w:rsidRDefault="006F2E33" w:rsidP="006F2E33">
      <w:pPr>
        <w:spacing w:line="276" w:lineRule="auto"/>
        <w:rPr>
          <w:rFonts w:ascii="Times New Roman" w:eastAsia="Times New Roman" w:hAnsi="Times New Roman" w:cs="Times New Roman"/>
          <w:color w:val="000000"/>
        </w:rPr>
      </w:pPr>
    </w:p>
    <w:p w14:paraId="5E677F75" w14:textId="0243AE14" w:rsidR="006F2E33" w:rsidRDefault="006F2E33" w:rsidP="006F2E33">
      <w:pPr>
        <w:spacing w:line="276" w:lineRule="auto"/>
        <w:rPr>
          <w:rFonts w:ascii="Times New Roman" w:eastAsia="Times New Roman" w:hAnsi="Times New Roman" w:cs="Times New Roman"/>
          <w:color w:val="000000"/>
        </w:rPr>
      </w:pPr>
      <w:r w:rsidRPr="00AF05FF">
        <w:rPr>
          <w:rFonts w:ascii="Times New Roman" w:eastAsia="Times New Roman" w:hAnsi="Times New Roman" w:cs="Times New Roman"/>
          <w:color w:val="000000"/>
        </w:rPr>
        <w:t xml:space="preserve">Our phylogenetic reconstruction Ochrophyta, incorporating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and </w:t>
      </w:r>
      <w:r w:rsidR="005C15C9">
        <w:rPr>
          <w:rFonts w:ascii="Times New Roman" w:eastAsia="Times New Roman" w:hAnsi="Times New Roman" w:cs="Times New Roman"/>
          <w:color w:val="000000"/>
        </w:rPr>
        <w:t>RefSeq</w:t>
      </w:r>
      <w:r w:rsidRPr="00AF05FF">
        <w:rPr>
          <w:rFonts w:ascii="Times New Roman" w:eastAsia="Times New Roman" w:hAnsi="Times New Roman" w:cs="Times New Roman"/>
          <w:color w:val="000000"/>
        </w:rPr>
        <w:t xml:space="preserve"> plastomes, supports a monophyletic origin of </w:t>
      </w:r>
      <w:r w:rsidR="005C15C9">
        <w:rPr>
          <w:rFonts w:ascii="Times New Roman" w:eastAsia="Times New Roman" w:hAnsi="Times New Roman" w:cs="Times New Roman"/>
          <w:color w:val="000000"/>
        </w:rPr>
        <w:t xml:space="preserve">Ochrophyta </w:t>
      </w:r>
      <w:r w:rsidRPr="00AF05FF">
        <w:rPr>
          <w:rFonts w:ascii="Times New Roman" w:eastAsia="Times New Roman" w:hAnsi="Times New Roman" w:cs="Times New Roman"/>
          <w:color w:val="000000"/>
        </w:rPr>
        <w:t xml:space="preserve">plastids but reveals inconsistencies in placements for some Chrysista classes. Subsequent studies with lineage-specific markers and robust phylogenetic methods will likely solve these relationships, and the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will be resourceful. Despite these inconsistencies, the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consistently fit within their respective classes, with most belonging to Diatomista. We identified many novel clades represented </w:t>
      </w:r>
      <w:r w:rsidR="005C15C9">
        <w:rPr>
          <w:rFonts w:ascii="Times New Roman" w:eastAsia="Times New Roman" w:hAnsi="Times New Roman" w:cs="Times New Roman"/>
          <w:color w:val="000000"/>
        </w:rPr>
        <w:t xml:space="preserve">solely </w:t>
      </w:r>
      <w:r w:rsidRPr="00AF05FF">
        <w:rPr>
          <w:rFonts w:ascii="Times New Roman" w:eastAsia="Times New Roman" w:hAnsi="Times New Roman" w:cs="Times New Roman"/>
          <w:color w:val="000000"/>
        </w:rPr>
        <w:t xml:space="preserve">by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but lacking reference plastomes in including </w:t>
      </w:r>
      <w:proofErr w:type="spellStart"/>
      <w:r w:rsidRPr="00AF05FF">
        <w:rPr>
          <w:rFonts w:ascii="Times New Roman" w:eastAsia="Times New Roman" w:hAnsi="Times New Roman" w:cs="Times New Roman"/>
          <w:color w:val="000000"/>
        </w:rPr>
        <w:t>Synuophyceae</w:t>
      </w:r>
      <w:proofErr w:type="spellEnd"/>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Pelagophyceae</w:t>
      </w:r>
      <w:proofErr w:type="spellEnd"/>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Dictyopchophyceae</w:t>
      </w:r>
      <w:proofErr w:type="spellEnd"/>
      <w:r w:rsidRPr="00AF05FF">
        <w:rPr>
          <w:rFonts w:ascii="Times New Roman" w:eastAsia="Times New Roman" w:hAnsi="Times New Roman" w:cs="Times New Roman"/>
          <w:color w:val="000000"/>
        </w:rPr>
        <w:t xml:space="preserve">,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nd the phylum Bacillariophyta. Among them, an early branching clade sister to </w:t>
      </w:r>
      <w:proofErr w:type="spellStart"/>
      <w:r w:rsidRPr="00AF05FF">
        <w:rPr>
          <w:rFonts w:ascii="Times New Roman" w:eastAsia="Times New Roman" w:hAnsi="Times New Roman" w:cs="Times New Roman"/>
          <w:color w:val="000000"/>
        </w:rPr>
        <w:t>Bolidophyceae</w:t>
      </w:r>
      <w:proofErr w:type="spellEnd"/>
      <w:r w:rsidRPr="00AF05FF">
        <w:rPr>
          <w:rFonts w:ascii="Times New Roman" w:eastAsia="Times New Roman" w:hAnsi="Times New Roman" w:cs="Times New Roman"/>
          <w:color w:val="000000"/>
        </w:rPr>
        <w:t xml:space="preserve"> and Bacillariophyta, likely represents a novel lineage with essential implication on our understanding of plastid evolution in diatoms. Furthermore, novel </w:t>
      </w:r>
      <w:proofErr w:type="spellStart"/>
      <w:r w:rsidRPr="00AF05FF">
        <w:rPr>
          <w:rFonts w:ascii="Times New Roman" w:eastAsia="Times New Roman" w:hAnsi="Times New Roman" w:cs="Times New Roman"/>
          <w:color w:val="000000"/>
        </w:rPr>
        <w:t>ptMAGs</w:t>
      </w:r>
      <w:proofErr w:type="spellEnd"/>
      <w:r w:rsidRPr="00AF05FF">
        <w:rPr>
          <w:rFonts w:ascii="Times New Roman" w:eastAsia="Times New Roman" w:hAnsi="Times New Roman" w:cs="Times New Roman"/>
          <w:color w:val="000000"/>
        </w:rPr>
        <w:t xml:space="preserve"> closely related to the </w:t>
      </w:r>
      <w:proofErr w:type="spellStart"/>
      <w:r w:rsidRPr="00AF05FF">
        <w:rPr>
          <w:rFonts w:ascii="Times New Roman" w:eastAsia="Times New Roman" w:hAnsi="Times New Roman" w:cs="Times New Roman"/>
          <w:color w:val="000000"/>
        </w:rPr>
        <w:t>dinotoms</w:t>
      </w:r>
      <w:proofErr w:type="spellEnd"/>
      <w:r w:rsidRPr="00AF05FF">
        <w:rPr>
          <w:rFonts w:ascii="Times New Roman" w:eastAsia="Times New Roman" w:hAnsi="Times New Roman" w:cs="Times New Roman"/>
          <w:color w:val="000000"/>
        </w:rPr>
        <w:t xml:space="preserve"> like </w:t>
      </w:r>
      <w:r w:rsidRPr="00AF05FF">
        <w:rPr>
          <w:rFonts w:ascii="Times New Roman" w:eastAsia="Times New Roman" w:hAnsi="Times New Roman" w:cs="Times New Roman"/>
          <w:i/>
          <w:color w:val="000000"/>
        </w:rPr>
        <w:t xml:space="preserve">K. </w:t>
      </w:r>
      <w:proofErr w:type="spellStart"/>
      <w:r w:rsidRPr="00AF05FF">
        <w:rPr>
          <w:rFonts w:ascii="Times New Roman" w:eastAsia="Times New Roman" w:hAnsi="Times New Roman" w:cs="Times New Roman"/>
          <w:i/>
          <w:color w:val="000000"/>
        </w:rPr>
        <w:t>foliaceum</w:t>
      </w:r>
      <w:proofErr w:type="spellEnd"/>
      <w:r w:rsidRPr="00AF05FF">
        <w:rPr>
          <w:rFonts w:ascii="Times New Roman" w:eastAsia="Times New Roman" w:hAnsi="Times New Roman" w:cs="Times New Roman"/>
          <w:i/>
          <w:color w:val="000000"/>
        </w:rPr>
        <w:t xml:space="preserve"> </w:t>
      </w:r>
      <w:r w:rsidRPr="00AF05FF">
        <w:rPr>
          <w:rFonts w:ascii="Times New Roman" w:eastAsia="Times New Roman" w:hAnsi="Times New Roman" w:cs="Times New Roman"/>
          <w:color w:val="000000"/>
        </w:rPr>
        <w:t xml:space="preserve">and </w:t>
      </w:r>
      <w:r w:rsidRPr="00AF05FF">
        <w:rPr>
          <w:rFonts w:ascii="Times New Roman" w:eastAsia="Times New Roman" w:hAnsi="Times New Roman" w:cs="Times New Roman"/>
          <w:i/>
          <w:color w:val="000000"/>
        </w:rPr>
        <w:t xml:space="preserve">D. </w:t>
      </w:r>
      <w:proofErr w:type="spellStart"/>
      <w:r w:rsidRPr="00AF05FF">
        <w:rPr>
          <w:rFonts w:ascii="Times New Roman" w:eastAsia="Times New Roman" w:hAnsi="Times New Roman" w:cs="Times New Roman"/>
          <w:i/>
          <w:color w:val="000000"/>
        </w:rPr>
        <w:t>baltica</w:t>
      </w:r>
      <w:proofErr w:type="spellEnd"/>
      <w:r w:rsidRPr="00AF05FF">
        <w:rPr>
          <w:rFonts w:ascii="Times New Roman" w:eastAsia="Times New Roman" w:hAnsi="Times New Roman" w:cs="Times New Roman"/>
          <w:color w:val="000000"/>
        </w:rPr>
        <w:t xml:space="preserve">, show close relationships with specific diatom species and provide resources to investigate </w:t>
      </w:r>
      <w:r w:rsidR="005C15C9">
        <w:rPr>
          <w:rFonts w:ascii="Times New Roman" w:eastAsia="Times New Roman" w:hAnsi="Times New Roman" w:cs="Times New Roman"/>
          <w:color w:val="000000"/>
        </w:rPr>
        <w:t xml:space="preserve">evolution of </w:t>
      </w:r>
      <w:r w:rsidRPr="00AF05FF">
        <w:rPr>
          <w:rFonts w:ascii="Times New Roman" w:eastAsia="Times New Roman" w:hAnsi="Times New Roman" w:cs="Times New Roman"/>
          <w:color w:val="000000"/>
        </w:rPr>
        <w:t>complex plastids in dinoflagellates.</w:t>
      </w:r>
    </w:p>
    <w:p w14:paraId="32E4650E" w14:textId="77777777" w:rsidR="00221B59" w:rsidRDefault="00221B59" w:rsidP="00551CC9">
      <w:pPr>
        <w:tabs>
          <w:tab w:val="left" w:pos="1712"/>
        </w:tabs>
        <w:spacing w:line="276" w:lineRule="auto"/>
        <w:rPr>
          <w:rFonts w:ascii="Times New Roman" w:eastAsia="Times New Roman" w:hAnsi="Times New Roman" w:cs="Times New Roman"/>
          <w:color w:val="000000"/>
        </w:rPr>
      </w:pPr>
    </w:p>
    <w:p w14:paraId="7E100AE4" w14:textId="77777777" w:rsidR="00221B59" w:rsidRPr="00E65E5D" w:rsidRDefault="00221B59" w:rsidP="00221B59">
      <w:pPr>
        <w:spacing w:line="276" w:lineRule="auto"/>
        <w:rPr>
          <w:rFonts w:ascii="Times New Roman" w:eastAsia="Times New Roman" w:hAnsi="Times New Roman" w:cs="Times New Roman"/>
          <w:b/>
          <w:bCs/>
          <w:color w:val="000000"/>
        </w:rPr>
      </w:pPr>
      <w:r w:rsidRPr="00E65E5D">
        <w:rPr>
          <w:rFonts w:ascii="Times New Roman" w:eastAsia="Times New Roman" w:hAnsi="Times New Roman" w:cs="Times New Roman"/>
          <w:b/>
          <w:bCs/>
          <w:color w:val="000000"/>
        </w:rPr>
        <w:t>PLASTID MAG CONSORTIUM</w:t>
      </w:r>
    </w:p>
    <w:p w14:paraId="08247546" w14:textId="77777777" w:rsidR="00221B59" w:rsidRDefault="00221B59" w:rsidP="00221B59">
      <w:pPr>
        <w:tabs>
          <w:tab w:val="left" w:pos="1712"/>
        </w:tabs>
        <w:spacing w:line="276" w:lineRule="auto"/>
        <w:rPr>
          <w:rFonts w:ascii="Times New Roman" w:hAnsi="Times New Roman" w:cs="Times New Roman"/>
          <w:color w:val="5E5E5E"/>
          <w:shd w:val="clear" w:color="auto" w:fill="FFFFFF"/>
        </w:rPr>
      </w:pPr>
      <w:r w:rsidRPr="00CE127A">
        <w:rPr>
          <w:rFonts w:ascii="Times New Roman" w:eastAsia="Times New Roman" w:hAnsi="Times New Roman" w:cs="Times New Roman"/>
          <w:color w:val="000000"/>
        </w:rPr>
        <w:t>Katherine McMahon (</w:t>
      </w:r>
      <w:hyperlink r:id="rId7" w:history="1">
        <w:r w:rsidRPr="00CE127A">
          <w:rPr>
            <w:rStyle w:val="Hyperlink"/>
            <w:rFonts w:ascii="Times New Roman" w:eastAsia="Times New Roman" w:hAnsi="Times New Roman" w:cs="Times New Roman"/>
          </w:rPr>
          <w:t>tmcmahon@engr.wisc.edu</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University of Wisconsin-Madison; </w:t>
      </w:r>
      <w:r w:rsidRPr="00CE127A">
        <w:rPr>
          <w:rFonts w:ascii="Times New Roman" w:eastAsia="Times New Roman" w:hAnsi="Times New Roman" w:cs="Times New Roman"/>
          <w:color w:val="000000"/>
        </w:rPr>
        <w:t xml:space="preserve">Ramunas </w:t>
      </w:r>
      <w:proofErr w:type="spellStart"/>
      <w:r w:rsidRPr="00CE127A">
        <w:rPr>
          <w:rFonts w:ascii="Times New Roman" w:eastAsia="Times New Roman" w:hAnsi="Times New Roman" w:cs="Times New Roman"/>
          <w:color w:val="000000"/>
        </w:rPr>
        <w:t>Stepanauskas</w:t>
      </w:r>
      <w:proofErr w:type="spellEnd"/>
      <w:r w:rsidRPr="00CE127A">
        <w:rPr>
          <w:rFonts w:ascii="Times New Roman" w:eastAsia="Times New Roman" w:hAnsi="Times New Roman" w:cs="Times New Roman"/>
          <w:color w:val="000000"/>
        </w:rPr>
        <w:t xml:space="preserve"> (</w:t>
      </w:r>
      <w:hyperlink r:id="rId8" w:history="1">
        <w:r w:rsidRPr="00CE127A">
          <w:rPr>
            <w:rStyle w:val="Hyperlink"/>
            <w:rFonts w:ascii="Times New Roman" w:eastAsia="Times New Roman" w:hAnsi="Times New Roman" w:cs="Times New Roman"/>
          </w:rPr>
          <w:t>rstepanauskas@bigelow.org</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Bigelow Laboratory for Ocean Sciences;</w:t>
      </w:r>
      <w:r w:rsidRPr="00CE127A">
        <w:rPr>
          <w:rFonts w:ascii="Times New Roman" w:eastAsia="Times New Roman" w:hAnsi="Times New Roman" w:cs="Times New Roman"/>
          <w:color w:val="000000"/>
        </w:rPr>
        <w:t xml:space="preserve"> Alison Buchan (</w:t>
      </w:r>
      <w:hyperlink r:id="rId9" w:history="1">
        <w:r w:rsidRPr="00CE127A">
          <w:rPr>
            <w:rStyle w:val="Hyperlink"/>
            <w:rFonts w:ascii="Times New Roman" w:eastAsia="Times New Roman" w:hAnsi="Times New Roman" w:cs="Times New Roman"/>
          </w:rPr>
          <w:t>abuchan@utk.edu</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University of  Tennessee-Knoxville;</w:t>
      </w:r>
      <w:r w:rsidRPr="00CE127A">
        <w:rPr>
          <w:rFonts w:ascii="Times New Roman" w:eastAsia="Times New Roman" w:hAnsi="Times New Roman" w:cs="Times New Roman"/>
          <w:color w:val="000000"/>
        </w:rPr>
        <w:t xml:space="preserve"> Thomas Mock (</w:t>
      </w:r>
      <w:hyperlink r:id="rId10" w:history="1">
        <w:r w:rsidRPr="00CE127A">
          <w:rPr>
            <w:rStyle w:val="Hyperlink"/>
            <w:rFonts w:ascii="Times New Roman" w:eastAsia="Times New Roman" w:hAnsi="Times New Roman" w:cs="Times New Roman"/>
          </w:rPr>
          <w:t>t.mock@uea.ac.uk</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University of East Anglia; </w:t>
      </w:r>
      <w:r w:rsidRPr="00CE127A">
        <w:rPr>
          <w:rFonts w:ascii="Times New Roman" w:eastAsia="Times New Roman" w:hAnsi="Times New Roman" w:cs="Times New Roman"/>
          <w:color w:val="000000"/>
        </w:rPr>
        <w:t>Kirsten Fisher (</w:t>
      </w:r>
      <w:hyperlink r:id="rId11" w:history="1">
        <w:r w:rsidRPr="00CE127A">
          <w:rPr>
            <w:rStyle w:val="Hyperlink"/>
            <w:rFonts w:ascii="Times New Roman" w:eastAsia="Times New Roman" w:hAnsi="Times New Roman" w:cs="Times New Roman"/>
          </w:rPr>
          <w:t>kfisher2@calstatela.edu</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California State University;</w:t>
      </w:r>
      <w:r w:rsidRPr="00CE127A">
        <w:rPr>
          <w:rFonts w:ascii="Times New Roman" w:eastAsia="Times New Roman" w:hAnsi="Times New Roman" w:cs="Times New Roman"/>
          <w:color w:val="000000"/>
        </w:rPr>
        <w:t xml:space="preserve"> Joan </w:t>
      </w:r>
      <w:proofErr w:type="spellStart"/>
      <w:r w:rsidRPr="00CE127A">
        <w:rPr>
          <w:rFonts w:ascii="Times New Roman" w:eastAsia="Times New Roman" w:hAnsi="Times New Roman" w:cs="Times New Roman"/>
          <w:color w:val="000000"/>
        </w:rPr>
        <w:t>Slonczewski</w:t>
      </w:r>
      <w:proofErr w:type="spellEnd"/>
      <w:r w:rsidRPr="00CE127A">
        <w:rPr>
          <w:rFonts w:ascii="Times New Roman" w:eastAsia="Times New Roman" w:hAnsi="Times New Roman" w:cs="Times New Roman"/>
          <w:color w:val="000000"/>
        </w:rPr>
        <w:t xml:space="preserve"> (</w:t>
      </w:r>
      <w:hyperlink r:id="rId12" w:history="1">
        <w:r w:rsidRPr="00CE127A">
          <w:rPr>
            <w:rStyle w:val="Hyperlink"/>
            <w:rFonts w:ascii="Times New Roman" w:eastAsia="Times New Roman" w:hAnsi="Times New Roman" w:cs="Times New Roman"/>
          </w:rPr>
          <w:t>slonczewski@kenyon.edu</w:t>
        </w:r>
      </w:hyperlink>
      <w:r w:rsidRPr="00CE127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Kenyon College;</w:t>
      </w:r>
      <w:r w:rsidRPr="00CE127A">
        <w:rPr>
          <w:rFonts w:ascii="Times New Roman" w:eastAsia="Times New Roman" w:hAnsi="Times New Roman" w:cs="Times New Roman"/>
          <w:color w:val="000000"/>
        </w:rPr>
        <w:t xml:space="preserve"> and Luce Ward (</w:t>
      </w:r>
      <w:hyperlink r:id="rId13" w:history="1">
        <w:r w:rsidRPr="00CE127A">
          <w:rPr>
            <w:rStyle w:val="Hyperlink"/>
            <w:rFonts w:ascii="Times New Roman" w:hAnsi="Times New Roman" w:cs="Times New Roman"/>
            <w:shd w:val="clear" w:color="auto" w:fill="FFFFFF"/>
          </w:rPr>
          <w:t>lward15@smith.edu</w:t>
        </w:r>
      </w:hyperlink>
      <w:r w:rsidRPr="00710E54">
        <w:rPr>
          <w:rFonts w:ascii="Times New Roman" w:hAnsi="Times New Roman" w:cs="Times New Roman"/>
          <w:color w:val="000000" w:themeColor="text1"/>
          <w:shd w:val="clear" w:color="auto" w:fill="FFFFFF"/>
        </w:rPr>
        <w:t>), Smith College</w:t>
      </w:r>
      <w:r w:rsidRPr="00CE127A">
        <w:rPr>
          <w:rFonts w:ascii="Times New Roman" w:hAnsi="Times New Roman" w:cs="Times New Roman"/>
          <w:color w:val="5E5E5E"/>
          <w:shd w:val="clear" w:color="auto" w:fill="FFFFFF"/>
        </w:rPr>
        <w:t>.</w:t>
      </w:r>
    </w:p>
    <w:p w14:paraId="764929A8" w14:textId="1F43D3E3" w:rsidR="00551CC9" w:rsidRDefault="00551CC9" w:rsidP="00221B59">
      <w:pPr>
        <w:tabs>
          <w:tab w:val="left" w:pos="1712"/>
        </w:tabs>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p>
    <w:p w14:paraId="1C8097BC" w14:textId="4D0B2719" w:rsidR="00551CC9" w:rsidRPr="00551CC9" w:rsidRDefault="00551CC9" w:rsidP="006F2E33">
      <w:pPr>
        <w:spacing w:line="276" w:lineRule="auto"/>
        <w:rPr>
          <w:rFonts w:ascii="Times New Roman" w:eastAsia="Times New Roman" w:hAnsi="Times New Roman" w:cs="Times New Roman"/>
          <w:b/>
          <w:bCs/>
          <w:color w:val="000000"/>
        </w:rPr>
      </w:pPr>
      <w:r w:rsidRPr="00551CC9">
        <w:rPr>
          <w:rFonts w:ascii="Times New Roman" w:eastAsia="Times New Roman" w:hAnsi="Times New Roman" w:cs="Times New Roman"/>
          <w:b/>
          <w:bCs/>
          <w:color w:val="000000"/>
        </w:rPr>
        <w:t>REFERENCES</w:t>
      </w:r>
    </w:p>
    <w:p w14:paraId="494B84B5" w14:textId="77777777" w:rsidR="00BA0059" w:rsidRPr="00BA0059" w:rsidRDefault="00551CC9" w:rsidP="001D5AD9">
      <w:pPr>
        <w:pStyle w:val="Bibliography"/>
        <w:spacing w:line="276" w:lineRule="auto"/>
        <w:rPr>
          <w:rFonts w:ascii="Times New Roman" w:hAnsi="Times New Roman" w:cs="Times New Roman"/>
          <w:color w:val="000000"/>
        </w:rPr>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00BA0059" w:rsidRPr="00BA0059">
        <w:rPr>
          <w:rFonts w:ascii="Times New Roman" w:hAnsi="Times New Roman" w:cs="Times New Roman"/>
          <w:color w:val="000000"/>
        </w:rPr>
        <w:t>1.</w:t>
      </w:r>
      <w:r w:rsidR="00BA0059" w:rsidRPr="00BA0059">
        <w:rPr>
          <w:rFonts w:ascii="Times New Roman" w:hAnsi="Times New Roman" w:cs="Times New Roman"/>
          <w:color w:val="000000"/>
        </w:rPr>
        <w:tab/>
        <w:t xml:space="preserve">Soo, R. M., Hemp, J. &amp; Hugenholtz, P. Evolution of photosynthesis and aerobic respiration in the cyanobacteria. </w:t>
      </w:r>
      <w:r w:rsidR="00BA0059" w:rsidRPr="00BA0059">
        <w:rPr>
          <w:rFonts w:ascii="Times New Roman" w:hAnsi="Times New Roman" w:cs="Times New Roman"/>
          <w:i/>
          <w:iCs/>
          <w:color w:val="000000"/>
        </w:rPr>
        <w:t>Free Radical Biology and Medicine</w:t>
      </w:r>
      <w:r w:rsidR="00BA0059" w:rsidRPr="00BA0059">
        <w:rPr>
          <w:rFonts w:ascii="Times New Roman" w:hAnsi="Times New Roman" w:cs="Times New Roman"/>
          <w:color w:val="000000"/>
        </w:rPr>
        <w:t xml:space="preserve"> </w:t>
      </w:r>
      <w:r w:rsidR="00BA0059" w:rsidRPr="00BA0059">
        <w:rPr>
          <w:rFonts w:ascii="Times New Roman" w:hAnsi="Times New Roman" w:cs="Times New Roman"/>
          <w:b/>
          <w:bCs/>
          <w:color w:val="000000"/>
        </w:rPr>
        <w:t>140</w:t>
      </w:r>
      <w:r w:rsidR="00BA0059" w:rsidRPr="00BA0059">
        <w:rPr>
          <w:rFonts w:ascii="Times New Roman" w:hAnsi="Times New Roman" w:cs="Times New Roman"/>
          <w:color w:val="000000"/>
        </w:rPr>
        <w:t>, 200–205 (2019).</w:t>
      </w:r>
    </w:p>
    <w:p w14:paraId="712EE6D9"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w:t>
      </w:r>
      <w:r w:rsidRPr="00BA0059">
        <w:rPr>
          <w:rFonts w:ascii="Times New Roman" w:hAnsi="Times New Roman" w:cs="Times New Roman"/>
          <w:color w:val="000000"/>
        </w:rPr>
        <w:tab/>
        <w:t xml:space="preserve">Matheus Carnevali, P. B.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Hydrogen-based metabolism as an ancestral trait in lineages sibling to the Cyanobacteria. </w:t>
      </w:r>
      <w:r w:rsidRPr="00BA0059">
        <w:rPr>
          <w:rFonts w:ascii="Times New Roman" w:hAnsi="Times New Roman" w:cs="Times New Roman"/>
          <w:i/>
          <w:iCs/>
          <w:color w:val="000000"/>
        </w:rPr>
        <w:t>Nat Commu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0</w:t>
      </w:r>
      <w:r w:rsidRPr="00BA0059">
        <w:rPr>
          <w:rFonts w:ascii="Times New Roman" w:hAnsi="Times New Roman" w:cs="Times New Roman"/>
          <w:color w:val="000000"/>
        </w:rPr>
        <w:t>, 463 (2019).</w:t>
      </w:r>
    </w:p>
    <w:p w14:paraId="2F5AFD88"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lastRenderedPageBreak/>
        <w:t>3.</w:t>
      </w:r>
      <w:r w:rsidRPr="00BA0059">
        <w:rPr>
          <w:rFonts w:ascii="Times New Roman" w:hAnsi="Times New Roman" w:cs="Times New Roman"/>
          <w:color w:val="000000"/>
        </w:rPr>
        <w:tab/>
        <w:t xml:space="preserve">Tan, S.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Exploring the Origins and Evolution of Oxygenic and Anoxygenic Photosynthesis in Deeply Branched Cyanobacteriota. </w:t>
      </w:r>
      <w:r w:rsidRPr="00BA0059">
        <w:rPr>
          <w:rFonts w:ascii="Times New Roman" w:hAnsi="Times New Roman" w:cs="Times New Roman"/>
          <w:i/>
          <w:iCs/>
          <w:color w:val="000000"/>
        </w:rPr>
        <w:t>Molecular Biology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41</w:t>
      </w:r>
      <w:r w:rsidRPr="00BA0059">
        <w:rPr>
          <w:rFonts w:ascii="Times New Roman" w:hAnsi="Times New Roman" w:cs="Times New Roman"/>
          <w:color w:val="000000"/>
        </w:rPr>
        <w:t>, msae151 (2024).</w:t>
      </w:r>
    </w:p>
    <w:p w14:paraId="50BD170F"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4.</w:t>
      </w:r>
      <w:r w:rsidRPr="00BA0059">
        <w:rPr>
          <w:rFonts w:ascii="Times New Roman" w:hAnsi="Times New Roman" w:cs="Times New Roman"/>
          <w:color w:val="000000"/>
        </w:rPr>
        <w:tab/>
        <w:t xml:space="preserve">Wicke, S., Schneeweiss, G. M., dePamphilis, C. W., Müller, K. F. &amp; Quandt, D. The evolution of the plastid chromosome in land plants: gene content, gene order, gene function. </w:t>
      </w:r>
      <w:r w:rsidRPr="00BA0059">
        <w:rPr>
          <w:rFonts w:ascii="Times New Roman" w:hAnsi="Times New Roman" w:cs="Times New Roman"/>
          <w:i/>
          <w:iCs/>
          <w:color w:val="000000"/>
        </w:rPr>
        <w:t>Plant Mol Biol</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76</w:t>
      </w:r>
      <w:r w:rsidRPr="00BA0059">
        <w:rPr>
          <w:rFonts w:ascii="Times New Roman" w:hAnsi="Times New Roman" w:cs="Times New Roman"/>
          <w:color w:val="000000"/>
        </w:rPr>
        <w:t>, 273–297 (2011).</w:t>
      </w:r>
    </w:p>
    <w:p w14:paraId="012A6D53"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5.</w:t>
      </w:r>
      <w:r w:rsidRPr="00BA0059">
        <w:rPr>
          <w:rFonts w:ascii="Times New Roman" w:hAnsi="Times New Roman" w:cs="Times New Roman"/>
          <w:color w:val="000000"/>
        </w:rPr>
        <w:tab/>
        <w:t xml:space="preserve">Lee, J.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Parallel evolution of highly conserved plastid genome architecture in red seaweeds and seed plants. </w:t>
      </w:r>
      <w:r w:rsidRPr="00BA0059">
        <w:rPr>
          <w:rFonts w:ascii="Times New Roman" w:hAnsi="Times New Roman" w:cs="Times New Roman"/>
          <w:i/>
          <w:iCs/>
          <w:color w:val="000000"/>
        </w:rPr>
        <w:t>BMC Bi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4</w:t>
      </w:r>
      <w:r w:rsidRPr="00BA0059">
        <w:rPr>
          <w:rFonts w:ascii="Times New Roman" w:hAnsi="Times New Roman" w:cs="Times New Roman"/>
          <w:color w:val="000000"/>
        </w:rPr>
        <w:t>, 75 (2016).</w:t>
      </w:r>
    </w:p>
    <w:p w14:paraId="53B0B895"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6.</w:t>
      </w:r>
      <w:r w:rsidRPr="00BA0059">
        <w:rPr>
          <w:rFonts w:ascii="Times New Roman" w:hAnsi="Times New Roman" w:cs="Times New Roman"/>
          <w:color w:val="000000"/>
        </w:rPr>
        <w:tab/>
        <w:t xml:space="preserve">Wang, D.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Transfer of Chloroplast Genomic DNA to Mitochondrial Genome Occurred At Least 300 MYA. </w:t>
      </w:r>
      <w:r w:rsidRPr="00BA0059">
        <w:rPr>
          <w:rFonts w:ascii="Times New Roman" w:hAnsi="Times New Roman" w:cs="Times New Roman"/>
          <w:i/>
          <w:iCs/>
          <w:color w:val="000000"/>
        </w:rPr>
        <w:t>Molecular Biology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24</w:t>
      </w:r>
      <w:r w:rsidRPr="00BA0059">
        <w:rPr>
          <w:rFonts w:ascii="Times New Roman" w:hAnsi="Times New Roman" w:cs="Times New Roman"/>
          <w:color w:val="000000"/>
        </w:rPr>
        <w:t>, 2040–2048 (2007).</w:t>
      </w:r>
    </w:p>
    <w:p w14:paraId="3DA60525"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7.</w:t>
      </w:r>
      <w:r w:rsidRPr="00BA0059">
        <w:rPr>
          <w:rFonts w:ascii="Times New Roman" w:hAnsi="Times New Roman" w:cs="Times New Roman"/>
          <w:color w:val="000000"/>
        </w:rPr>
        <w:tab/>
        <w:t xml:space="preserve">Sloan, D. B. &amp; Wu, Z. History of Plastid DNA Insertions Reveals Weak Deletion and AT Mutation Biases in Angiosperm Mitochondrial Genomes. </w:t>
      </w:r>
      <w:r w:rsidRPr="00BA0059">
        <w:rPr>
          <w:rFonts w:ascii="Times New Roman" w:hAnsi="Times New Roman" w:cs="Times New Roman"/>
          <w:i/>
          <w:iCs/>
          <w:color w:val="000000"/>
        </w:rPr>
        <w:t>Genome Biology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6</w:t>
      </w:r>
      <w:r w:rsidRPr="00BA0059">
        <w:rPr>
          <w:rFonts w:ascii="Times New Roman" w:hAnsi="Times New Roman" w:cs="Times New Roman"/>
          <w:color w:val="000000"/>
        </w:rPr>
        <w:t>, 3210–3221 (2014).</w:t>
      </w:r>
    </w:p>
    <w:p w14:paraId="252039A7"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8.</w:t>
      </w:r>
      <w:r w:rsidRPr="00BA0059">
        <w:rPr>
          <w:rFonts w:ascii="Times New Roman" w:hAnsi="Times New Roman" w:cs="Times New Roman"/>
          <w:color w:val="000000"/>
        </w:rPr>
        <w:tab/>
        <w:t xml:space="preserve">Gandini, C. L. &amp; Sanchez-Puerta, M. V. Foreign Plastid Sequences in Plant Mitochondria are Frequently Acquired Via Mitochondrion-to-Mitochondrion Horizontal Transfer. </w:t>
      </w:r>
      <w:r w:rsidRPr="00BA0059">
        <w:rPr>
          <w:rFonts w:ascii="Times New Roman" w:hAnsi="Times New Roman" w:cs="Times New Roman"/>
          <w:i/>
          <w:iCs/>
          <w:color w:val="000000"/>
        </w:rPr>
        <w:t>Sci Rep</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7</w:t>
      </w:r>
      <w:r w:rsidRPr="00BA0059">
        <w:rPr>
          <w:rFonts w:ascii="Times New Roman" w:hAnsi="Times New Roman" w:cs="Times New Roman"/>
          <w:color w:val="000000"/>
        </w:rPr>
        <w:t>, 43402 (2017).</w:t>
      </w:r>
    </w:p>
    <w:p w14:paraId="60509402"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9.</w:t>
      </w:r>
      <w:r w:rsidRPr="00BA0059">
        <w:rPr>
          <w:rFonts w:ascii="Times New Roman" w:hAnsi="Times New Roman" w:cs="Times New Roman"/>
          <w:color w:val="000000"/>
        </w:rPr>
        <w:tab/>
        <w:t xml:space="preserve">Moore, K. R.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An Expanded Ribosomal Phylogeny of Cyanobacteria Supports a Deep Placement of Plastids. </w:t>
      </w:r>
      <w:r w:rsidRPr="00BA0059">
        <w:rPr>
          <w:rFonts w:ascii="Times New Roman" w:hAnsi="Times New Roman" w:cs="Times New Roman"/>
          <w:i/>
          <w:iCs/>
          <w:color w:val="000000"/>
        </w:rPr>
        <w:t>Front. Microbiol.</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0</w:t>
      </w:r>
      <w:r w:rsidRPr="00BA0059">
        <w:rPr>
          <w:rFonts w:ascii="Times New Roman" w:hAnsi="Times New Roman" w:cs="Times New Roman"/>
          <w:color w:val="000000"/>
        </w:rPr>
        <w:t>, (2019).</w:t>
      </w:r>
    </w:p>
    <w:p w14:paraId="0E4AF07D"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0.</w:t>
      </w:r>
      <w:r w:rsidRPr="00BA0059">
        <w:rPr>
          <w:rFonts w:ascii="Times New Roman" w:hAnsi="Times New Roman" w:cs="Times New Roman"/>
          <w:color w:val="000000"/>
        </w:rPr>
        <w:tab/>
        <w:t xml:space="preserve">Ponce-Toledo, R. I.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An Early-Branching Freshwater Cyanobacterium at the Origin of Plastids. </w:t>
      </w:r>
      <w:r w:rsidRPr="00BA0059">
        <w:rPr>
          <w:rFonts w:ascii="Times New Roman" w:hAnsi="Times New Roman" w:cs="Times New Roman"/>
          <w:i/>
          <w:iCs/>
          <w:color w:val="000000"/>
        </w:rPr>
        <w:t>Current Bi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27</w:t>
      </w:r>
      <w:r w:rsidRPr="00BA0059">
        <w:rPr>
          <w:rFonts w:ascii="Times New Roman" w:hAnsi="Times New Roman" w:cs="Times New Roman"/>
          <w:color w:val="000000"/>
        </w:rPr>
        <w:t>, 386–391 (2017).</w:t>
      </w:r>
    </w:p>
    <w:p w14:paraId="6BF8A421"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1.</w:t>
      </w:r>
      <w:r w:rsidRPr="00BA0059">
        <w:rPr>
          <w:rFonts w:ascii="Times New Roman" w:hAnsi="Times New Roman" w:cs="Times New Roman"/>
          <w:color w:val="000000"/>
        </w:rPr>
        <w:tab/>
        <w:t xml:space="preserve">Sánchez-Baracaldo, P., Raven, J. A., Pisani, D. &amp; Knoll, A. H. Early photosynthetic eukaryotes inhabited low-salinity habitats. </w:t>
      </w:r>
      <w:r w:rsidRPr="00BA0059">
        <w:rPr>
          <w:rFonts w:ascii="Times New Roman" w:hAnsi="Times New Roman" w:cs="Times New Roman"/>
          <w:i/>
          <w:iCs/>
          <w:color w:val="000000"/>
        </w:rPr>
        <w:t>Proceedings of the National Academy of Sciences</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14</w:t>
      </w:r>
      <w:r w:rsidRPr="00BA0059">
        <w:rPr>
          <w:rFonts w:ascii="Times New Roman" w:hAnsi="Times New Roman" w:cs="Times New Roman"/>
          <w:color w:val="000000"/>
        </w:rPr>
        <w:t>, E7737–E7745 (2017).</w:t>
      </w:r>
    </w:p>
    <w:p w14:paraId="3CBD7316"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2.</w:t>
      </w:r>
      <w:r w:rsidRPr="00BA0059">
        <w:rPr>
          <w:rFonts w:ascii="Times New Roman" w:hAnsi="Times New Roman" w:cs="Times New Roman"/>
          <w:color w:val="000000"/>
        </w:rPr>
        <w:tab/>
        <w:t xml:space="preserve">Nowack, E. C. M., Melkonian, M. &amp; Glöckner, G. Chromatophore Genome Sequence of Paulinella Sheds Light on Acquisition of Photosynthesis by Eukaryotes. </w:t>
      </w:r>
      <w:r w:rsidRPr="00BA0059">
        <w:rPr>
          <w:rFonts w:ascii="Times New Roman" w:hAnsi="Times New Roman" w:cs="Times New Roman"/>
          <w:i/>
          <w:iCs/>
          <w:color w:val="000000"/>
        </w:rPr>
        <w:t>Current Bi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8</w:t>
      </w:r>
      <w:r w:rsidRPr="00BA0059">
        <w:rPr>
          <w:rFonts w:ascii="Times New Roman" w:hAnsi="Times New Roman" w:cs="Times New Roman"/>
          <w:color w:val="000000"/>
        </w:rPr>
        <w:t>, 410–418 (2008).</w:t>
      </w:r>
    </w:p>
    <w:p w14:paraId="4AF4D873"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3.</w:t>
      </w:r>
      <w:r w:rsidRPr="00BA0059">
        <w:rPr>
          <w:rFonts w:ascii="Times New Roman" w:hAnsi="Times New Roman" w:cs="Times New Roman"/>
          <w:color w:val="000000"/>
        </w:rPr>
        <w:tab/>
        <w:t xml:space="preserve">Derelle, R., López-García, P., Timpano, H. &amp; Moreira, D. A Phylogenomic Framework to Study the Diversity and Evolution of Stramenopiles (=Heterokonts). </w:t>
      </w:r>
      <w:r w:rsidRPr="00BA0059">
        <w:rPr>
          <w:rFonts w:ascii="Times New Roman" w:hAnsi="Times New Roman" w:cs="Times New Roman"/>
          <w:i/>
          <w:iCs/>
          <w:color w:val="000000"/>
        </w:rPr>
        <w:t>Mol Biol Evol</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3</w:t>
      </w:r>
      <w:r w:rsidRPr="00BA0059">
        <w:rPr>
          <w:rFonts w:ascii="Times New Roman" w:hAnsi="Times New Roman" w:cs="Times New Roman"/>
          <w:color w:val="000000"/>
        </w:rPr>
        <w:t>, 2890–2898 (2016).</w:t>
      </w:r>
    </w:p>
    <w:p w14:paraId="2E209C3B"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4.</w:t>
      </w:r>
      <w:r w:rsidRPr="00BA0059">
        <w:rPr>
          <w:rFonts w:ascii="Times New Roman" w:hAnsi="Times New Roman" w:cs="Times New Roman"/>
          <w:color w:val="000000"/>
        </w:rPr>
        <w:tab/>
        <w:t xml:space="preserve">Di Franco, A., Baurain, D., Glöckner, G., Melkonian, M. &amp; Philippe, H. Lower Statistical Support with Larger Data Sets: Insights from the Ochrophyta Radiation. </w:t>
      </w:r>
      <w:r w:rsidRPr="00BA0059">
        <w:rPr>
          <w:rFonts w:ascii="Times New Roman" w:hAnsi="Times New Roman" w:cs="Times New Roman"/>
          <w:i/>
          <w:iCs/>
          <w:color w:val="000000"/>
        </w:rPr>
        <w:t>Molecular Biology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9</w:t>
      </w:r>
      <w:r w:rsidRPr="00BA0059">
        <w:rPr>
          <w:rFonts w:ascii="Times New Roman" w:hAnsi="Times New Roman" w:cs="Times New Roman"/>
          <w:color w:val="000000"/>
        </w:rPr>
        <w:t>, msab300 (2022).</w:t>
      </w:r>
    </w:p>
    <w:p w14:paraId="34163EDA"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5.</w:t>
      </w:r>
      <w:r w:rsidRPr="00BA0059">
        <w:rPr>
          <w:rFonts w:ascii="Times New Roman" w:hAnsi="Times New Roman" w:cs="Times New Roman"/>
          <w:color w:val="000000"/>
        </w:rPr>
        <w:tab/>
        <w:t xml:space="preserve">Barcytė, D.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Olisthodiscus represents a new class of Ochrophyta. </w:t>
      </w:r>
      <w:r w:rsidRPr="00BA0059">
        <w:rPr>
          <w:rFonts w:ascii="Times New Roman" w:hAnsi="Times New Roman" w:cs="Times New Roman"/>
          <w:i/>
          <w:iCs/>
          <w:color w:val="000000"/>
        </w:rPr>
        <w:t>Journal of Phyc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57</w:t>
      </w:r>
      <w:r w:rsidRPr="00BA0059">
        <w:rPr>
          <w:rFonts w:ascii="Times New Roman" w:hAnsi="Times New Roman" w:cs="Times New Roman"/>
          <w:color w:val="000000"/>
        </w:rPr>
        <w:t>, 1094–1118 (2021).</w:t>
      </w:r>
    </w:p>
    <w:p w14:paraId="54760C9B"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6.</w:t>
      </w:r>
      <w:r w:rsidRPr="00BA0059">
        <w:rPr>
          <w:rFonts w:ascii="Times New Roman" w:hAnsi="Times New Roman" w:cs="Times New Roman"/>
          <w:color w:val="000000"/>
        </w:rPr>
        <w:tab/>
        <w:t xml:space="preserve">Azuma, T.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An Enigmatic Stramenopile Sheds Light on Early Evolution in Ochrophyta Plastid Organellogenesis. </w:t>
      </w:r>
      <w:r w:rsidRPr="00BA0059">
        <w:rPr>
          <w:rFonts w:ascii="Times New Roman" w:hAnsi="Times New Roman" w:cs="Times New Roman"/>
          <w:i/>
          <w:iCs/>
          <w:color w:val="000000"/>
        </w:rPr>
        <w:t>Mol Biol Evol</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9</w:t>
      </w:r>
      <w:r w:rsidRPr="00BA0059">
        <w:rPr>
          <w:rFonts w:ascii="Times New Roman" w:hAnsi="Times New Roman" w:cs="Times New Roman"/>
          <w:color w:val="000000"/>
        </w:rPr>
        <w:t>, msac065 (2022).</w:t>
      </w:r>
    </w:p>
    <w:p w14:paraId="4FCE873A"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7.</w:t>
      </w:r>
      <w:r w:rsidRPr="00BA0059">
        <w:rPr>
          <w:rFonts w:ascii="Times New Roman" w:hAnsi="Times New Roman" w:cs="Times New Roman"/>
          <w:color w:val="000000"/>
        </w:rPr>
        <w:tab/>
        <w:t xml:space="preserve">Terpis, K. X.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Multiple plastid losses within photosynthetic stramenopiles revealed by comprehensive phylogenomics. </w:t>
      </w:r>
      <w:r w:rsidRPr="00BA0059">
        <w:rPr>
          <w:rFonts w:ascii="Times New Roman" w:hAnsi="Times New Roman" w:cs="Times New Roman"/>
          <w:i/>
          <w:iCs/>
          <w:color w:val="000000"/>
        </w:rPr>
        <w:t>Curr Biol</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5</w:t>
      </w:r>
      <w:r w:rsidRPr="00BA0059">
        <w:rPr>
          <w:rFonts w:ascii="Times New Roman" w:hAnsi="Times New Roman" w:cs="Times New Roman"/>
          <w:color w:val="000000"/>
        </w:rPr>
        <w:t>, 483-499.e8 (2025).</w:t>
      </w:r>
    </w:p>
    <w:p w14:paraId="41268BA5"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lastRenderedPageBreak/>
        <w:t>18.</w:t>
      </w:r>
      <w:r w:rsidRPr="00BA0059">
        <w:rPr>
          <w:rFonts w:ascii="Times New Roman" w:hAnsi="Times New Roman" w:cs="Times New Roman"/>
          <w:color w:val="000000"/>
        </w:rPr>
        <w:tab/>
        <w:t xml:space="preserve">Cho, A., Lax, G. &amp; Keeling, P. J. Phylogenomic analyses of ochrophytes (stramenopiles) with an emphasis on neglected lineages. </w:t>
      </w:r>
      <w:r w:rsidRPr="00BA0059">
        <w:rPr>
          <w:rFonts w:ascii="Times New Roman" w:hAnsi="Times New Roman" w:cs="Times New Roman"/>
          <w:i/>
          <w:iCs/>
          <w:color w:val="000000"/>
        </w:rPr>
        <w:t>Molecular Phylogenetics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98</w:t>
      </w:r>
      <w:r w:rsidRPr="00BA0059">
        <w:rPr>
          <w:rFonts w:ascii="Times New Roman" w:hAnsi="Times New Roman" w:cs="Times New Roman"/>
          <w:color w:val="000000"/>
        </w:rPr>
        <w:t>, 108120 (2024).</w:t>
      </w:r>
    </w:p>
    <w:p w14:paraId="7EC80F08"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19.</w:t>
      </w:r>
      <w:r w:rsidRPr="00BA0059">
        <w:rPr>
          <w:rFonts w:ascii="Times New Roman" w:hAnsi="Times New Roman" w:cs="Times New Roman"/>
          <w:color w:val="000000"/>
        </w:rPr>
        <w:tab/>
        <w:t xml:space="preserve">Sørensen, M. E. S.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A novel kleptoplastidic symbiosis revealed in the marine centrohelid Meringosphaera with evidence of genetic integration. </w:t>
      </w:r>
      <w:r w:rsidRPr="00BA0059">
        <w:rPr>
          <w:rFonts w:ascii="Times New Roman" w:hAnsi="Times New Roman" w:cs="Times New Roman"/>
          <w:i/>
          <w:iCs/>
          <w:color w:val="000000"/>
        </w:rPr>
        <w:t>Current Bi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3</w:t>
      </w:r>
      <w:r w:rsidRPr="00BA0059">
        <w:rPr>
          <w:rFonts w:ascii="Times New Roman" w:hAnsi="Times New Roman" w:cs="Times New Roman"/>
          <w:color w:val="000000"/>
        </w:rPr>
        <w:t>, 3571-3584.e6 (2023).</w:t>
      </w:r>
    </w:p>
    <w:p w14:paraId="5BF59ACB"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0.</w:t>
      </w:r>
      <w:r w:rsidRPr="00BA0059">
        <w:rPr>
          <w:rFonts w:ascii="Times New Roman" w:hAnsi="Times New Roman" w:cs="Times New Roman"/>
          <w:color w:val="000000"/>
        </w:rPr>
        <w:tab/>
        <w:t xml:space="preserve">Tajima, N.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Sequencing and analysis of the complete organellar genomes of Parmales, a closely related group to Bacillariophyta (diatoms). </w:t>
      </w:r>
      <w:r w:rsidRPr="00BA0059">
        <w:rPr>
          <w:rFonts w:ascii="Times New Roman" w:hAnsi="Times New Roman" w:cs="Times New Roman"/>
          <w:i/>
          <w:iCs/>
          <w:color w:val="000000"/>
        </w:rPr>
        <w:t>Curr Genet</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62</w:t>
      </w:r>
      <w:r w:rsidRPr="00BA0059">
        <w:rPr>
          <w:rFonts w:ascii="Times New Roman" w:hAnsi="Times New Roman" w:cs="Times New Roman"/>
          <w:color w:val="000000"/>
        </w:rPr>
        <w:t>, 887–896 (2016).</w:t>
      </w:r>
    </w:p>
    <w:p w14:paraId="7840455E"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1.</w:t>
      </w:r>
      <w:r w:rsidRPr="00BA0059">
        <w:rPr>
          <w:rFonts w:ascii="Times New Roman" w:hAnsi="Times New Roman" w:cs="Times New Roman"/>
          <w:color w:val="000000"/>
        </w:rPr>
        <w:tab/>
        <w:t xml:space="preserve">Jeong, Y. &amp; Lee, J. Comparative analysis of organelle genomes provides conflicting evidence between morphological similarity and phylogenetic relationship in diatoms. </w:t>
      </w:r>
      <w:r w:rsidRPr="00BA0059">
        <w:rPr>
          <w:rFonts w:ascii="Times New Roman" w:hAnsi="Times New Roman" w:cs="Times New Roman"/>
          <w:i/>
          <w:iCs/>
          <w:color w:val="000000"/>
        </w:rPr>
        <w:t>Front. Mar. Sci.</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0</w:t>
      </w:r>
      <w:r w:rsidRPr="00BA0059">
        <w:rPr>
          <w:rFonts w:ascii="Times New Roman" w:hAnsi="Times New Roman" w:cs="Times New Roman"/>
          <w:color w:val="000000"/>
        </w:rPr>
        <w:t>, (2024).</w:t>
      </w:r>
    </w:p>
    <w:p w14:paraId="54B22F5E"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2.</w:t>
      </w:r>
      <w:r w:rsidRPr="00BA0059">
        <w:rPr>
          <w:rFonts w:ascii="Times New Roman" w:hAnsi="Times New Roman" w:cs="Times New Roman"/>
          <w:color w:val="000000"/>
        </w:rPr>
        <w:tab/>
        <w:t xml:space="preserve">Imanian, B., Pombert, J.-F. &amp; Keeling, P. J. The Complete Plastid Genomes of the Two ‘Dinotoms’ Durinskia baltica and Kryptoperidinium foliaceum. </w:t>
      </w:r>
      <w:r w:rsidRPr="00BA0059">
        <w:rPr>
          <w:rFonts w:ascii="Times New Roman" w:hAnsi="Times New Roman" w:cs="Times New Roman"/>
          <w:i/>
          <w:iCs/>
          <w:color w:val="000000"/>
        </w:rPr>
        <w:t>PLoS One</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5</w:t>
      </w:r>
      <w:r w:rsidRPr="00BA0059">
        <w:rPr>
          <w:rFonts w:ascii="Times New Roman" w:hAnsi="Times New Roman" w:cs="Times New Roman"/>
          <w:color w:val="000000"/>
        </w:rPr>
        <w:t>, e10711 (2010).</w:t>
      </w:r>
    </w:p>
    <w:p w14:paraId="52D00B87"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3.</w:t>
      </w:r>
      <w:r w:rsidRPr="00BA0059">
        <w:rPr>
          <w:rFonts w:ascii="Times New Roman" w:hAnsi="Times New Roman" w:cs="Times New Roman"/>
          <w:color w:val="000000"/>
        </w:rPr>
        <w:tab/>
        <w:t xml:space="preserve">Chesnick, J. M., Kooistra, W. H. C. F., Wellbrock, U. &amp; Medlin, L. K. Ribosomal RNA Analysis Indicates a Benthic Pennate Diatom Ancestry for the Endosymbionts of the Dinoflagellates Peridinium foliaceum and Peridinium balticum (Pyrrhophyta). </w:t>
      </w:r>
      <w:r w:rsidRPr="00BA0059">
        <w:rPr>
          <w:rFonts w:ascii="Times New Roman" w:hAnsi="Times New Roman" w:cs="Times New Roman"/>
          <w:i/>
          <w:iCs/>
          <w:color w:val="000000"/>
        </w:rPr>
        <w:t>Journal of Eukaryotic Microbi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44</w:t>
      </w:r>
      <w:r w:rsidRPr="00BA0059">
        <w:rPr>
          <w:rFonts w:ascii="Times New Roman" w:hAnsi="Times New Roman" w:cs="Times New Roman"/>
          <w:color w:val="000000"/>
        </w:rPr>
        <w:t>, 314–320 (1997).</w:t>
      </w:r>
    </w:p>
    <w:p w14:paraId="125726D8"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4.</w:t>
      </w:r>
      <w:r w:rsidRPr="00BA0059">
        <w:rPr>
          <w:rFonts w:ascii="Times New Roman" w:hAnsi="Times New Roman" w:cs="Times New Roman"/>
          <w:color w:val="000000"/>
        </w:rPr>
        <w:tab/>
        <w:t xml:space="preserve">Tamura, M., Shimada, S. &amp; Horiguchi, T. Galeidiniium Rugatum Gen. Et Sp. Nov. (dinophyceae), a New Coccoid Dinoflagellate with a Diatom Endosymbiont. </w:t>
      </w:r>
      <w:r w:rsidRPr="00BA0059">
        <w:rPr>
          <w:rFonts w:ascii="Times New Roman" w:hAnsi="Times New Roman" w:cs="Times New Roman"/>
          <w:i/>
          <w:iCs/>
          <w:color w:val="000000"/>
        </w:rPr>
        <w:t>Journal of Phyc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41</w:t>
      </w:r>
      <w:r w:rsidRPr="00BA0059">
        <w:rPr>
          <w:rFonts w:ascii="Times New Roman" w:hAnsi="Times New Roman" w:cs="Times New Roman"/>
          <w:color w:val="000000"/>
        </w:rPr>
        <w:t>, 658–671 (2005).</w:t>
      </w:r>
    </w:p>
    <w:p w14:paraId="3479D60E"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5.</w:t>
      </w:r>
      <w:r w:rsidRPr="00BA0059">
        <w:rPr>
          <w:rFonts w:ascii="Times New Roman" w:hAnsi="Times New Roman" w:cs="Times New Roman"/>
          <w:color w:val="000000"/>
        </w:rPr>
        <w:tab/>
        <w:t xml:space="preserve">Crowell, R. M., Nienow, J. A. &amp; Cahoon, A. B. The complete chloroplast and mitochondrial genomes of the diatom Nitzschia palea (Bacillariophyceae) demonstrate high sequence similarity to the endosymbiont organelles of the dinotom Durinskia baltica. </w:t>
      </w:r>
      <w:r w:rsidRPr="00BA0059">
        <w:rPr>
          <w:rFonts w:ascii="Times New Roman" w:hAnsi="Times New Roman" w:cs="Times New Roman"/>
          <w:i/>
          <w:iCs/>
          <w:color w:val="000000"/>
        </w:rPr>
        <w:t>Journal of Phycology</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55</w:t>
      </w:r>
      <w:r w:rsidRPr="00BA0059">
        <w:rPr>
          <w:rFonts w:ascii="Times New Roman" w:hAnsi="Times New Roman" w:cs="Times New Roman"/>
          <w:color w:val="000000"/>
        </w:rPr>
        <w:t>, 352–364 (2019).</w:t>
      </w:r>
    </w:p>
    <w:p w14:paraId="4115A9A8"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6.</w:t>
      </w:r>
      <w:r w:rsidRPr="00BA0059">
        <w:rPr>
          <w:rFonts w:ascii="Times New Roman" w:hAnsi="Times New Roman" w:cs="Times New Roman"/>
          <w:color w:val="000000"/>
        </w:rPr>
        <w:tab/>
        <w:t xml:space="preserve">Yamada, N., Sym, S. D. &amp; Horiguchi, T. Identification of Highly Divergent Diatom-Derived Chloroplasts in Dinoflagellates, Including a Description of Durinskia kwazulunatalensis sp. nov. (Peridiniales, Dinophyceae). </w:t>
      </w:r>
      <w:r w:rsidRPr="00BA0059">
        <w:rPr>
          <w:rFonts w:ascii="Times New Roman" w:hAnsi="Times New Roman" w:cs="Times New Roman"/>
          <w:i/>
          <w:iCs/>
          <w:color w:val="000000"/>
        </w:rPr>
        <w:t>Molecular Biology and Evolution</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34</w:t>
      </w:r>
      <w:r w:rsidRPr="00BA0059">
        <w:rPr>
          <w:rFonts w:ascii="Times New Roman" w:hAnsi="Times New Roman" w:cs="Times New Roman"/>
          <w:color w:val="000000"/>
        </w:rPr>
        <w:t>, 1335–1351 (2017).</w:t>
      </w:r>
    </w:p>
    <w:p w14:paraId="771A7250" w14:textId="77777777" w:rsidR="00BA0059" w:rsidRPr="00BA0059" w:rsidRDefault="00BA0059" w:rsidP="001D5AD9">
      <w:pPr>
        <w:pStyle w:val="Bibliography"/>
        <w:spacing w:line="276" w:lineRule="auto"/>
        <w:rPr>
          <w:rFonts w:ascii="Times New Roman" w:hAnsi="Times New Roman" w:cs="Times New Roman"/>
          <w:color w:val="000000"/>
        </w:rPr>
      </w:pPr>
      <w:r w:rsidRPr="00BA0059">
        <w:rPr>
          <w:rFonts w:ascii="Times New Roman" w:hAnsi="Times New Roman" w:cs="Times New Roman"/>
          <w:color w:val="000000"/>
        </w:rPr>
        <w:t>27.</w:t>
      </w:r>
      <w:r w:rsidRPr="00BA0059">
        <w:rPr>
          <w:rFonts w:ascii="Times New Roman" w:hAnsi="Times New Roman" w:cs="Times New Roman"/>
          <w:color w:val="000000"/>
        </w:rPr>
        <w:tab/>
        <w:t xml:space="preserve">Gastineau, R. </w:t>
      </w:r>
      <w:r w:rsidRPr="00BA0059">
        <w:rPr>
          <w:rFonts w:ascii="Times New Roman" w:hAnsi="Times New Roman" w:cs="Times New Roman"/>
          <w:i/>
          <w:iCs/>
          <w:color w:val="000000"/>
        </w:rPr>
        <w:t>et al.</w:t>
      </w:r>
      <w:r w:rsidRPr="00BA0059">
        <w:rPr>
          <w:rFonts w:ascii="Times New Roman" w:hAnsi="Times New Roman" w:cs="Times New Roman"/>
          <w:color w:val="000000"/>
        </w:rPr>
        <w:t xml:space="preserve"> Morphological and molecular identification reveals that waters from an isolated oasis in Tamanrasset (extreme South of Algerian Sahara) are colonized by opportunistic and pollution-tolerant diatom species. </w:t>
      </w:r>
      <w:r w:rsidRPr="00BA0059">
        <w:rPr>
          <w:rFonts w:ascii="Times New Roman" w:hAnsi="Times New Roman" w:cs="Times New Roman"/>
          <w:i/>
          <w:iCs/>
          <w:color w:val="000000"/>
        </w:rPr>
        <w:t>Ecological Indicators</w:t>
      </w:r>
      <w:r w:rsidRPr="00BA0059">
        <w:rPr>
          <w:rFonts w:ascii="Times New Roman" w:hAnsi="Times New Roman" w:cs="Times New Roman"/>
          <w:color w:val="000000"/>
        </w:rPr>
        <w:t xml:space="preserve"> </w:t>
      </w:r>
      <w:r w:rsidRPr="00BA0059">
        <w:rPr>
          <w:rFonts w:ascii="Times New Roman" w:hAnsi="Times New Roman" w:cs="Times New Roman"/>
          <w:b/>
          <w:bCs/>
          <w:color w:val="000000"/>
        </w:rPr>
        <w:t>121</w:t>
      </w:r>
      <w:r w:rsidRPr="00BA0059">
        <w:rPr>
          <w:rFonts w:ascii="Times New Roman" w:hAnsi="Times New Roman" w:cs="Times New Roman"/>
          <w:color w:val="000000"/>
        </w:rPr>
        <w:t>, 107104 (2021).</w:t>
      </w:r>
    </w:p>
    <w:p w14:paraId="386D9116" w14:textId="42BD1973" w:rsidR="006F2E33" w:rsidRPr="00777A52" w:rsidRDefault="00551CC9" w:rsidP="001D5AD9">
      <w:pPr>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6F2E33" w:rsidRPr="00777A52" w:rsidSect="007A2212">
      <w:footerReference w:type="even" r:id="rId14"/>
      <w:footerReference w:type="default" r:id="rId15"/>
      <w:headerReference w:type="first" r:id="rId16"/>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92FFD" w14:textId="77777777" w:rsidR="00E573C6" w:rsidRDefault="00E573C6" w:rsidP="00096BC7">
      <w:r>
        <w:separator/>
      </w:r>
    </w:p>
  </w:endnote>
  <w:endnote w:type="continuationSeparator" w:id="0">
    <w:p w14:paraId="1F9E11E4" w14:textId="77777777" w:rsidR="00E573C6" w:rsidRDefault="00E573C6" w:rsidP="0009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0536446"/>
      <w:docPartObj>
        <w:docPartGallery w:val="Page Numbers (Bottom of Page)"/>
        <w:docPartUnique/>
      </w:docPartObj>
    </w:sdtPr>
    <w:sdtContent>
      <w:p w14:paraId="41D7F808" w14:textId="2FDB3A66" w:rsidR="007A2212" w:rsidRDefault="007A2212" w:rsidP="007A22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587D9E" w14:textId="77777777" w:rsidR="007A2212" w:rsidRDefault="007A2212" w:rsidP="007A22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1492060"/>
      <w:docPartObj>
        <w:docPartGallery w:val="Page Numbers (Bottom of Page)"/>
        <w:docPartUnique/>
      </w:docPartObj>
    </w:sdtPr>
    <w:sdtContent>
      <w:p w14:paraId="45A7F56A" w14:textId="3CE492E9" w:rsidR="007A2212" w:rsidRDefault="007A2212" w:rsidP="007A22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93A1E43" w14:textId="77777777" w:rsidR="007A2212" w:rsidRDefault="007A2212" w:rsidP="007A22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AF93C" w14:textId="77777777" w:rsidR="00E573C6" w:rsidRDefault="00E573C6" w:rsidP="00096BC7">
      <w:r>
        <w:separator/>
      </w:r>
    </w:p>
  </w:footnote>
  <w:footnote w:type="continuationSeparator" w:id="0">
    <w:p w14:paraId="73727121" w14:textId="77777777" w:rsidR="00E573C6" w:rsidRDefault="00E573C6" w:rsidP="00096B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F7814" w14:textId="77959D1C" w:rsidR="00D100EB" w:rsidRPr="00D100EB" w:rsidRDefault="00D100EB" w:rsidP="00D100EB">
    <w:pPr>
      <w:tabs>
        <w:tab w:val="left" w:pos="3261"/>
      </w:tabs>
      <w:spacing w:line="276" w:lineRule="auto"/>
      <w:rPr>
        <w:rFonts w:ascii="Times New Roman" w:eastAsia="Times New Roman" w:hAnsi="Times New Roman" w:cs="Times New Roman"/>
        <w:b/>
        <w:color w:val="000000"/>
        <w:sz w:val="22"/>
        <w:szCs w:val="22"/>
      </w:rPr>
    </w:pPr>
    <w:r w:rsidRPr="00D100EB">
      <w:rPr>
        <w:rFonts w:ascii="Times New Roman" w:eastAsia="Times New Roman" w:hAnsi="Times New Roman" w:cs="Times New Roman"/>
        <w:b/>
        <w:color w:val="000000"/>
        <w:sz w:val="22"/>
        <w:szCs w:val="22"/>
      </w:rPr>
      <w:t xml:space="preserve">SUPPLEMENTARY TEX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2049DC"/>
    <w:multiLevelType w:val="multilevel"/>
    <w:tmpl w:val="7B8C4D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70401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1C3"/>
    <w:rsid w:val="000550C8"/>
    <w:rsid w:val="00096BC7"/>
    <w:rsid w:val="001057D2"/>
    <w:rsid w:val="00121AE3"/>
    <w:rsid w:val="0013548B"/>
    <w:rsid w:val="00150B31"/>
    <w:rsid w:val="0015373C"/>
    <w:rsid w:val="0016510A"/>
    <w:rsid w:val="001879C6"/>
    <w:rsid w:val="00194F70"/>
    <w:rsid w:val="001A41DF"/>
    <w:rsid w:val="001C5BDD"/>
    <w:rsid w:val="001D5AD9"/>
    <w:rsid w:val="00221B59"/>
    <w:rsid w:val="00227CD0"/>
    <w:rsid w:val="0025404E"/>
    <w:rsid w:val="00263AA3"/>
    <w:rsid w:val="00276497"/>
    <w:rsid w:val="002966B9"/>
    <w:rsid w:val="002A3580"/>
    <w:rsid w:val="002F4CBF"/>
    <w:rsid w:val="00343D30"/>
    <w:rsid w:val="0034612C"/>
    <w:rsid w:val="00352382"/>
    <w:rsid w:val="00360E53"/>
    <w:rsid w:val="00372B14"/>
    <w:rsid w:val="003751B8"/>
    <w:rsid w:val="00383243"/>
    <w:rsid w:val="003A0141"/>
    <w:rsid w:val="003A6F5C"/>
    <w:rsid w:val="003B13D4"/>
    <w:rsid w:val="00430E3D"/>
    <w:rsid w:val="004321C9"/>
    <w:rsid w:val="004420A2"/>
    <w:rsid w:val="0045008D"/>
    <w:rsid w:val="005167A0"/>
    <w:rsid w:val="00551CC9"/>
    <w:rsid w:val="00571027"/>
    <w:rsid w:val="005900AC"/>
    <w:rsid w:val="005B7271"/>
    <w:rsid w:val="005C15C9"/>
    <w:rsid w:val="005E31F3"/>
    <w:rsid w:val="006402A7"/>
    <w:rsid w:val="006451C0"/>
    <w:rsid w:val="006474EE"/>
    <w:rsid w:val="0066400E"/>
    <w:rsid w:val="00682608"/>
    <w:rsid w:val="006B1BA9"/>
    <w:rsid w:val="006D2B8D"/>
    <w:rsid w:val="006F2E33"/>
    <w:rsid w:val="00717336"/>
    <w:rsid w:val="00731BA5"/>
    <w:rsid w:val="00755DFE"/>
    <w:rsid w:val="00777A52"/>
    <w:rsid w:val="007A2212"/>
    <w:rsid w:val="007B521A"/>
    <w:rsid w:val="007F2FD4"/>
    <w:rsid w:val="008471C3"/>
    <w:rsid w:val="00857983"/>
    <w:rsid w:val="008C0F0D"/>
    <w:rsid w:val="00913004"/>
    <w:rsid w:val="00925E28"/>
    <w:rsid w:val="0096227A"/>
    <w:rsid w:val="00963E28"/>
    <w:rsid w:val="009847A0"/>
    <w:rsid w:val="009E6D4D"/>
    <w:rsid w:val="00A1424E"/>
    <w:rsid w:val="00A3752C"/>
    <w:rsid w:val="00A4171B"/>
    <w:rsid w:val="00AD6C77"/>
    <w:rsid w:val="00B055BD"/>
    <w:rsid w:val="00BA0059"/>
    <w:rsid w:val="00BA2988"/>
    <w:rsid w:val="00BA2EB7"/>
    <w:rsid w:val="00BB0DF9"/>
    <w:rsid w:val="00BF14B5"/>
    <w:rsid w:val="00BF31B1"/>
    <w:rsid w:val="00C14965"/>
    <w:rsid w:val="00C2317D"/>
    <w:rsid w:val="00C47C3F"/>
    <w:rsid w:val="00CB68BE"/>
    <w:rsid w:val="00CF0AF8"/>
    <w:rsid w:val="00CF4C3A"/>
    <w:rsid w:val="00CF67CD"/>
    <w:rsid w:val="00D100EB"/>
    <w:rsid w:val="00D55EE9"/>
    <w:rsid w:val="00D6121C"/>
    <w:rsid w:val="00D7494A"/>
    <w:rsid w:val="00D856AC"/>
    <w:rsid w:val="00D866BB"/>
    <w:rsid w:val="00DA1DC1"/>
    <w:rsid w:val="00E05D4C"/>
    <w:rsid w:val="00E13000"/>
    <w:rsid w:val="00E573C6"/>
    <w:rsid w:val="00E84D8D"/>
    <w:rsid w:val="00E85CA1"/>
    <w:rsid w:val="00E967C8"/>
    <w:rsid w:val="00EA25B5"/>
    <w:rsid w:val="00EB47B9"/>
    <w:rsid w:val="00ED5F82"/>
    <w:rsid w:val="00F13370"/>
    <w:rsid w:val="00F33550"/>
    <w:rsid w:val="00F44B00"/>
    <w:rsid w:val="00F50218"/>
    <w:rsid w:val="00F52CF2"/>
    <w:rsid w:val="00F640F0"/>
    <w:rsid w:val="00F8332B"/>
    <w:rsid w:val="00FB759A"/>
    <w:rsid w:val="00FE2CF7"/>
    <w:rsid w:val="00FF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68971"/>
  <w15:chartTrackingRefBased/>
  <w15:docId w15:val="{A760B509-D619-4F4A-8D2B-E2EB37234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1C3"/>
    <w:rPr>
      <w:rFonts w:ascii="Aptos" w:eastAsia="Aptos" w:hAnsi="Aptos" w:cs="Aptos"/>
      <w:kern w:val="0"/>
      <w14:ligatures w14:val="none"/>
    </w:rPr>
  </w:style>
  <w:style w:type="paragraph" w:styleId="Heading1">
    <w:name w:val="heading 1"/>
    <w:basedOn w:val="Normal"/>
    <w:next w:val="Normal"/>
    <w:link w:val="Heading1Char"/>
    <w:uiPriority w:val="9"/>
    <w:qFormat/>
    <w:rsid w:val="008471C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471C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471C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471C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471C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471C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471C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471C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471C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1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471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1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1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1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1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1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1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1C3"/>
    <w:rPr>
      <w:rFonts w:eastAsiaTheme="majorEastAsia" w:cstheme="majorBidi"/>
      <w:color w:val="272727" w:themeColor="text1" w:themeTint="D8"/>
    </w:rPr>
  </w:style>
  <w:style w:type="paragraph" w:styleId="Title">
    <w:name w:val="Title"/>
    <w:basedOn w:val="Normal"/>
    <w:next w:val="Normal"/>
    <w:link w:val="TitleChar"/>
    <w:uiPriority w:val="10"/>
    <w:qFormat/>
    <w:rsid w:val="008471C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471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1C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471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1C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8471C3"/>
    <w:rPr>
      <w:i/>
      <w:iCs/>
      <w:color w:val="404040" w:themeColor="text1" w:themeTint="BF"/>
    </w:rPr>
  </w:style>
  <w:style w:type="paragraph" w:styleId="ListParagraph">
    <w:name w:val="List Paragraph"/>
    <w:basedOn w:val="Normal"/>
    <w:uiPriority w:val="34"/>
    <w:qFormat/>
    <w:rsid w:val="008471C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8471C3"/>
    <w:rPr>
      <w:i/>
      <w:iCs/>
      <w:color w:val="0F4761" w:themeColor="accent1" w:themeShade="BF"/>
    </w:rPr>
  </w:style>
  <w:style w:type="paragraph" w:styleId="IntenseQuote">
    <w:name w:val="Intense Quote"/>
    <w:basedOn w:val="Normal"/>
    <w:next w:val="Normal"/>
    <w:link w:val="IntenseQuoteChar"/>
    <w:uiPriority w:val="30"/>
    <w:qFormat/>
    <w:rsid w:val="008471C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471C3"/>
    <w:rPr>
      <w:i/>
      <w:iCs/>
      <w:color w:val="0F4761" w:themeColor="accent1" w:themeShade="BF"/>
    </w:rPr>
  </w:style>
  <w:style w:type="character" w:styleId="IntenseReference">
    <w:name w:val="Intense Reference"/>
    <w:basedOn w:val="DefaultParagraphFont"/>
    <w:uiPriority w:val="32"/>
    <w:qFormat/>
    <w:rsid w:val="008471C3"/>
    <w:rPr>
      <w:b/>
      <w:bCs/>
      <w:smallCaps/>
      <w:color w:val="0F4761" w:themeColor="accent1" w:themeShade="BF"/>
      <w:spacing w:val="5"/>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Aptos" w:eastAsia="Aptos" w:hAnsi="Aptos" w:cs="Aptos"/>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551CC9"/>
    <w:pPr>
      <w:tabs>
        <w:tab w:val="left" w:pos="380"/>
      </w:tabs>
      <w:spacing w:line="480" w:lineRule="auto"/>
      <w:ind w:left="384" w:hanging="384"/>
    </w:pPr>
  </w:style>
  <w:style w:type="character" w:styleId="LineNumber">
    <w:name w:val="line number"/>
    <w:basedOn w:val="DefaultParagraphFont"/>
    <w:uiPriority w:val="99"/>
    <w:semiHidden/>
    <w:unhideWhenUsed/>
    <w:rsid w:val="00551CC9"/>
  </w:style>
  <w:style w:type="paragraph" w:styleId="Header">
    <w:name w:val="header"/>
    <w:basedOn w:val="Normal"/>
    <w:link w:val="HeaderChar"/>
    <w:uiPriority w:val="99"/>
    <w:unhideWhenUsed/>
    <w:rsid w:val="00096BC7"/>
    <w:pPr>
      <w:tabs>
        <w:tab w:val="center" w:pos="4680"/>
        <w:tab w:val="right" w:pos="9360"/>
      </w:tabs>
    </w:pPr>
  </w:style>
  <w:style w:type="character" w:customStyle="1" w:styleId="HeaderChar">
    <w:name w:val="Header Char"/>
    <w:basedOn w:val="DefaultParagraphFont"/>
    <w:link w:val="Header"/>
    <w:uiPriority w:val="99"/>
    <w:rsid w:val="00096BC7"/>
    <w:rPr>
      <w:rFonts w:ascii="Aptos" w:eastAsia="Aptos" w:hAnsi="Aptos" w:cs="Aptos"/>
      <w:kern w:val="0"/>
      <w14:ligatures w14:val="none"/>
    </w:rPr>
  </w:style>
  <w:style w:type="paragraph" w:styleId="Footer">
    <w:name w:val="footer"/>
    <w:basedOn w:val="Normal"/>
    <w:link w:val="FooterChar"/>
    <w:uiPriority w:val="99"/>
    <w:unhideWhenUsed/>
    <w:rsid w:val="00096BC7"/>
    <w:pPr>
      <w:tabs>
        <w:tab w:val="center" w:pos="4680"/>
        <w:tab w:val="right" w:pos="9360"/>
      </w:tabs>
    </w:pPr>
  </w:style>
  <w:style w:type="character" w:customStyle="1" w:styleId="FooterChar">
    <w:name w:val="Footer Char"/>
    <w:basedOn w:val="DefaultParagraphFont"/>
    <w:link w:val="Footer"/>
    <w:uiPriority w:val="99"/>
    <w:rsid w:val="00096BC7"/>
    <w:rPr>
      <w:rFonts w:ascii="Aptos" w:eastAsia="Aptos" w:hAnsi="Aptos" w:cs="Aptos"/>
      <w:kern w:val="0"/>
      <w14:ligatures w14:val="none"/>
    </w:rPr>
  </w:style>
  <w:style w:type="character" w:styleId="PageNumber">
    <w:name w:val="page number"/>
    <w:basedOn w:val="DefaultParagraphFont"/>
    <w:uiPriority w:val="99"/>
    <w:semiHidden/>
    <w:unhideWhenUsed/>
    <w:rsid w:val="007A2212"/>
  </w:style>
  <w:style w:type="character" w:styleId="Hyperlink">
    <w:name w:val="Hyperlink"/>
    <w:basedOn w:val="DefaultParagraphFont"/>
    <w:uiPriority w:val="99"/>
    <w:unhideWhenUsed/>
    <w:rsid w:val="00221B59"/>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tepanauskas@bigelow.org" TargetMode="External"/><Relationship Id="rId13" Type="http://schemas.openxmlformats.org/officeDocument/2006/relationships/hyperlink" Target="mailto:lward15@smith.edu"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mcmahon@engr.wisc.edu" TargetMode="External"/><Relationship Id="rId12" Type="http://schemas.openxmlformats.org/officeDocument/2006/relationships/hyperlink" Target="mailto:slonczewski@kenyon.ed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fisher2@calstatela.edu"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t.mock@uea.ac.uk" TargetMode="External"/><Relationship Id="rId4" Type="http://schemas.openxmlformats.org/officeDocument/2006/relationships/webSettings" Target="webSettings.xml"/><Relationship Id="rId9" Type="http://schemas.openxmlformats.org/officeDocument/2006/relationships/hyperlink" Target="mailto:abuchan@utk.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7689</Words>
  <Characters>10082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ash Shrestha</dc:creator>
  <cp:keywords/>
  <dc:description/>
  <cp:lastModifiedBy>Bikash Shrestha</cp:lastModifiedBy>
  <cp:revision>3</cp:revision>
  <cp:lastPrinted>2025-03-25T21:55:00Z</cp:lastPrinted>
  <dcterms:created xsi:type="dcterms:W3CDTF">2025-03-25T21:55:00Z</dcterms:created>
  <dcterms:modified xsi:type="dcterms:W3CDTF">2025-03-26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SDzmpRz"/&gt;&lt;style id="http://www.zotero.org/styles/nature" hasBibliography="1" bibliographyStyleHasBeenSet="1"/&gt;&lt;prefs&gt;&lt;pref name="fieldType" value="Field"/&gt;&lt;/prefs&gt;&lt;/data&gt;</vt:lpwstr>
  </property>
</Properties>
</file>